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sdtPr>
      <w:sdtEndPr/>
      <w:sdtContent>
        <w:p w:rsidR="00F9444C" w:rsidRDefault="00F9444C" w:rsidP="0004316E">
          <w:pPr>
            <w:pStyle w:val="NoSpacing"/>
          </w:pPr>
          <w:r>
            <w:t>Your Name</w:t>
          </w:r>
        </w:p>
      </w:sdtContent>
    </w:sdt>
    <w:p w:rsidR="00E614DD" w:rsidRDefault="00A45CB4" w:rsidP="0004316E">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A45CB4" w:rsidP="0004316E">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A45CB4" w:rsidP="0004316E">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8134D8" w:rsidP="0004316E">
      <w:pPr>
        <w:pStyle w:val="Title"/>
      </w:pPr>
      <w:r>
        <w:t>Cell Phone Addiction and Teenager</w:t>
      </w:r>
    </w:p>
    <w:p w:rsidR="000557E1" w:rsidRDefault="0096744F" w:rsidP="0004316E">
      <w:pPr>
        <w:ind w:firstLine="0"/>
      </w:pPr>
      <w:r>
        <w:tab/>
      </w:r>
      <w:r w:rsidR="003F418E">
        <w:t>The lives</w:t>
      </w:r>
      <w:r w:rsidR="0007643A">
        <w:t xml:space="preserve"> of millennial and </w:t>
      </w:r>
      <w:r w:rsidR="003F418E">
        <w:t>successive generations are greatly influenced by cell phones</w:t>
      </w:r>
      <w:r w:rsidR="00AC0A83">
        <w:t xml:space="preserve"> and modern technology. </w:t>
      </w:r>
      <w:r w:rsidR="00E55E87">
        <w:t>With the advancemen</w:t>
      </w:r>
      <w:r w:rsidR="005B45E3">
        <w:t>t in inf</w:t>
      </w:r>
      <w:r w:rsidR="00833EF5">
        <w:t>ormation technology and telecommunication industry, mobile companies are launching state of the art products of mo</w:t>
      </w:r>
      <w:r w:rsidR="00CF4CFE">
        <w:t>bile phones which ha</w:t>
      </w:r>
      <w:r w:rsidR="006E0709">
        <w:t>ve</w:t>
      </w:r>
      <w:r w:rsidR="00CF4CFE">
        <w:t xml:space="preserve"> captured attention </w:t>
      </w:r>
      <w:r w:rsidR="0089073D">
        <w:t>of masses</w:t>
      </w:r>
      <w:r w:rsidR="00CF4CFE">
        <w:t xml:space="preserve">. </w:t>
      </w:r>
      <w:r w:rsidR="006E0709">
        <w:t xml:space="preserve">The </w:t>
      </w:r>
      <w:r w:rsidR="00633D12">
        <w:t xml:space="preserve">Internet has revolutionized </w:t>
      </w:r>
      <w:r w:rsidR="006E0709">
        <w:t xml:space="preserve">the </w:t>
      </w:r>
      <w:r w:rsidR="00633D12">
        <w:t>mobile phone industry</w:t>
      </w:r>
      <w:r w:rsidR="0004316E">
        <w:t>,</w:t>
      </w:r>
      <w:r w:rsidR="00633D12">
        <w:t xml:space="preserve"> as availability of network and fast rates has</w:t>
      </w:r>
      <w:r w:rsidR="00EF6C55">
        <w:t xml:space="preserve"> attracted users</w:t>
      </w:r>
      <w:r w:rsidR="00633D12">
        <w:t xml:space="preserve"> especially y</w:t>
      </w:r>
      <w:r w:rsidR="00EF6C55">
        <w:t xml:space="preserve">outh. </w:t>
      </w:r>
      <w:r w:rsidR="009F4838">
        <w:t xml:space="preserve"> </w:t>
      </w:r>
      <w:r w:rsidR="009C4DAC">
        <w:t>Interaction</w:t>
      </w:r>
      <w:r w:rsidR="009F4838">
        <w:t xml:space="preserve"> with mobile phones and d</w:t>
      </w:r>
      <w:r w:rsidR="009C4DAC">
        <w:t xml:space="preserve">evices has become inevitable and highly embedded in </w:t>
      </w:r>
      <w:r w:rsidR="007F6649">
        <w:t xml:space="preserve">modern societies across the globe. </w:t>
      </w:r>
      <w:r w:rsidR="009C4DAC">
        <w:t xml:space="preserve"> </w:t>
      </w:r>
      <w:r w:rsidR="00EF6C55">
        <w:t>Further</w:t>
      </w:r>
      <w:r w:rsidR="003C685D">
        <w:t xml:space="preserve">, </w:t>
      </w:r>
      <w:r w:rsidR="006E0709">
        <w:t xml:space="preserve">the </w:t>
      </w:r>
      <w:r w:rsidR="003C685D">
        <w:t xml:space="preserve">advent of smart phones with </w:t>
      </w:r>
      <w:r w:rsidR="006E0709">
        <w:t xml:space="preserve">the </w:t>
      </w:r>
      <w:r w:rsidR="003C685D">
        <w:t xml:space="preserve">availability </w:t>
      </w:r>
      <w:r w:rsidR="008D0F6F">
        <w:t>of internet</w:t>
      </w:r>
      <w:r w:rsidR="00C03CFA">
        <w:t xml:space="preserve"> services has added fuel to</w:t>
      </w:r>
      <w:r w:rsidR="0004316E">
        <w:t xml:space="preserve"> this</w:t>
      </w:r>
      <w:r w:rsidR="00C03CFA">
        <w:t xml:space="preserve"> fire</w:t>
      </w:r>
      <w:r w:rsidR="008D0F6F">
        <w:t>. Ac</w:t>
      </w:r>
      <w:r w:rsidR="00B65109">
        <w:t>cess of everything is bad and this rule</w:t>
      </w:r>
      <w:r w:rsidR="008D0F6F">
        <w:t xml:space="preserve"> is applied here in this case too. </w:t>
      </w:r>
      <w:r w:rsidR="00940ED3">
        <w:t xml:space="preserve">Despite its utmost importance and usefulness, a cell phone has various considerable </w:t>
      </w:r>
      <w:r w:rsidR="00A42F2F">
        <w:t>harmful and negative aspects on people in general</w:t>
      </w:r>
      <w:r w:rsidR="0004316E">
        <w:t>,</w:t>
      </w:r>
      <w:r w:rsidR="00A42F2F">
        <w:t xml:space="preserve"> and </w:t>
      </w:r>
      <w:r w:rsidR="0004316E">
        <w:t xml:space="preserve">the </w:t>
      </w:r>
      <w:r w:rsidR="00A42F2F">
        <w:t>youth in particular.</w:t>
      </w:r>
      <w:r w:rsidR="00A84DE9">
        <w:t xml:space="preserve"> Overuse of cell phones and being exposed to it </w:t>
      </w:r>
      <w:r w:rsidR="0089073D">
        <w:t>for excessive time</w:t>
      </w:r>
      <w:r w:rsidR="00A84DE9">
        <w:t xml:space="preserve"> makes a person addict to it and </w:t>
      </w:r>
      <w:r w:rsidR="002C62E2">
        <w:t>such</w:t>
      </w:r>
      <w:r w:rsidR="00594AFA">
        <w:t xml:space="preserve"> a person is referred as a mobile phone addict.</w:t>
      </w:r>
      <w:r w:rsidR="0047562C">
        <w:t xml:space="preserve"> </w:t>
      </w:r>
      <w:r w:rsidR="007F6649">
        <w:t>Cell phones have associated different activities</w:t>
      </w:r>
      <w:r w:rsidR="00E17DB1">
        <w:t xml:space="preserve"> which can engage a person for an extended period of time including social networking, gambling and gaming. </w:t>
      </w:r>
      <w:r w:rsidR="0047562C">
        <w:t>The excessive use of mobile phone is significantly related to teenagers and adolescents</w:t>
      </w:r>
      <w:r w:rsidR="0004316E">
        <w:t>,</w:t>
      </w:r>
      <w:r w:rsidR="0047562C">
        <w:t xml:space="preserve"> as observed and </w:t>
      </w:r>
      <w:r w:rsidR="00A67C63">
        <w:t>has been indicated by many studies</w:t>
      </w:r>
      <w:r w:rsidR="00A31A50">
        <w:t xml:space="preserve">. </w:t>
      </w:r>
      <w:r w:rsidR="00312EF9">
        <w:t>Several studies have identified the addic</w:t>
      </w:r>
      <w:r w:rsidR="00A2290E">
        <w:t xml:space="preserve">tion of using mobile phones and its negative impacts </w:t>
      </w:r>
      <w:r w:rsidR="00A46212">
        <w:t xml:space="preserve">from social, medical and moral aspects. </w:t>
      </w:r>
      <w:r w:rsidR="004A1792">
        <w:t xml:space="preserve">In this essay we will analyze how </w:t>
      </w:r>
      <w:r w:rsidR="006042F0" w:rsidRPr="006042F0">
        <w:t>excessive use of cell phone and specif</w:t>
      </w:r>
      <w:r w:rsidR="0004316E">
        <w:t xml:space="preserve">ically </w:t>
      </w:r>
      <w:r w:rsidR="0004316E">
        <w:lastRenderedPageBreak/>
        <w:t>social media platforms are</w:t>
      </w:r>
      <w:r w:rsidR="006042F0" w:rsidRPr="006042F0">
        <w:t xml:space="preserve"> perpetuating impulse-control problems in teenagers</w:t>
      </w:r>
      <w:r w:rsidR="004A1792">
        <w:t xml:space="preserve"> along with other issues </w:t>
      </w:r>
      <w:r w:rsidR="00793FDD">
        <w:t>due to</w:t>
      </w:r>
      <w:r w:rsidR="004A1792">
        <w:t xml:space="preserve"> </w:t>
      </w:r>
      <w:r w:rsidR="00A71BFD">
        <w:t>several other online compulsions.</w:t>
      </w:r>
      <w:r w:rsidR="00821D09">
        <w:t xml:space="preserve"> </w:t>
      </w:r>
    </w:p>
    <w:p w:rsidR="0089073D" w:rsidRDefault="00260EF2" w:rsidP="0004316E">
      <w:pPr>
        <w:ind w:firstLine="0"/>
        <w:rPr>
          <w:rFonts w:ascii="Times New Roman" w:hAnsi="Times New Roman" w:cs="Times New Roman"/>
        </w:rPr>
      </w:pPr>
      <w:r>
        <w:tab/>
        <w:t xml:space="preserve">Excessive use of mobile phone or its addiction is responsible for several psychiatric issues and disorders. Psychiatric </w:t>
      </w:r>
      <w:r w:rsidR="0004316E">
        <w:t>issues are</w:t>
      </w:r>
      <w:r>
        <w:t xml:space="preserve"> often discussed in a medical perspective also having a link with </w:t>
      </w:r>
      <w:r w:rsidR="0004316E">
        <w:t xml:space="preserve">the </w:t>
      </w:r>
      <w:r>
        <w:t xml:space="preserve">social realm. As indicated in </w:t>
      </w:r>
      <w:r w:rsidR="0004316E">
        <w:t xml:space="preserve">the </w:t>
      </w:r>
      <w:r>
        <w:t xml:space="preserve">thesis statement, </w:t>
      </w:r>
      <w:r w:rsidR="00055062">
        <w:t xml:space="preserve">impulse control </w:t>
      </w:r>
      <w:r w:rsidR="00276108">
        <w:t xml:space="preserve">problems </w:t>
      </w:r>
      <w:r w:rsidR="00321D6A">
        <w:t>have</w:t>
      </w:r>
      <w:r w:rsidR="0004316E">
        <w:t xml:space="preserve"> been</w:t>
      </w:r>
      <w:r w:rsidR="00321D6A">
        <w:t xml:space="preserve"> identified in teenagers.</w:t>
      </w:r>
      <w:r w:rsidR="008B6D04">
        <w:t xml:space="preserve"> </w:t>
      </w:r>
      <w:r w:rsidR="00BD0E6F">
        <w:t xml:space="preserve">Impulse control disorders are a kind of personality disorder which is characterized by under-controlled or over-controlled impulses. </w:t>
      </w:r>
      <w:r w:rsidR="001D51D8">
        <w:t xml:space="preserve">In case of under-control impulse a person loses adequate control over his impulses </w:t>
      </w:r>
      <w:r w:rsidR="00421941">
        <w:t xml:space="preserve">and in </w:t>
      </w:r>
      <w:r w:rsidR="0004316E">
        <w:t xml:space="preserve">the </w:t>
      </w:r>
      <w:r w:rsidR="00421941">
        <w:t>second case, the victim may find it difficult to regulate his nerves.</w:t>
      </w:r>
      <w:r w:rsidR="007A2F0C">
        <w:t xml:space="preserve"> According to a study about the relationship between </w:t>
      </w:r>
      <w:r w:rsidR="009C6304">
        <w:t>mobile phone addiction and psychiatric</w:t>
      </w:r>
      <w:r w:rsidR="0004316E">
        <w:t xml:space="preserve"> issues in adolescents and teen</w:t>
      </w:r>
      <w:r w:rsidR="009C6304">
        <w:t xml:space="preserve">agers of South Korean University, </w:t>
      </w:r>
      <w:r w:rsidR="00D62204">
        <w:t>this age group is comparatively more vulnerable to adverse effects</w:t>
      </w:r>
      <w:r w:rsidR="00E1416F">
        <w:t xml:space="preserve"> of mobile phone usage. </w:t>
      </w:r>
      <w:r w:rsidR="0061291E">
        <w:t>In early adolescence,</w:t>
      </w:r>
      <w:r w:rsidR="00894F5C">
        <w:t xml:space="preserve"> the possibility of developing mental disorder</w:t>
      </w:r>
      <w:r w:rsidR="00FB74F1">
        <w:t>s</w:t>
      </w:r>
      <w:r w:rsidR="0004316E">
        <w:t xml:space="preserve"> is</w:t>
      </w:r>
      <w:r w:rsidR="00FB74F1">
        <w:t xml:space="preserve"> characterized by </w:t>
      </w:r>
      <w:r w:rsidR="00357775">
        <w:t xml:space="preserve">deficiency in </w:t>
      </w:r>
      <w:r w:rsidR="00FB74F1">
        <w:t xml:space="preserve">cognitive flexibility and </w:t>
      </w:r>
      <w:r w:rsidR="00357775">
        <w:t>impulse control due to</w:t>
      </w:r>
      <w:r w:rsidR="00EA5FF6">
        <w:t xml:space="preserve"> addiction</w:t>
      </w:r>
      <w:r w:rsidR="00357775">
        <w:t xml:space="preserve"> </w:t>
      </w:r>
      <w:r w:rsidR="00357775" w:rsidRPr="00357775">
        <w:rPr>
          <w:rFonts w:ascii="Times New Roman" w:hAnsi="Times New Roman" w:cs="Times New Roman"/>
        </w:rPr>
        <w:t>(Kim et al.)</w:t>
      </w:r>
      <w:r w:rsidR="00BF4A6F">
        <w:rPr>
          <w:rFonts w:ascii="Times New Roman" w:hAnsi="Times New Roman" w:cs="Times New Roman"/>
        </w:rPr>
        <w:t xml:space="preserve">. </w:t>
      </w:r>
      <w:r w:rsidR="00FC16CB">
        <w:rPr>
          <w:rFonts w:ascii="Times New Roman" w:hAnsi="Times New Roman" w:cs="Times New Roman"/>
        </w:rPr>
        <w:t xml:space="preserve">Lack of impulse control is responsible for many personality disorders including </w:t>
      </w:r>
      <w:r w:rsidR="00A5046E">
        <w:rPr>
          <w:rFonts w:ascii="Times New Roman" w:hAnsi="Times New Roman" w:cs="Times New Roman"/>
        </w:rPr>
        <w:t xml:space="preserve">risky and irregular sexual behaviors, excessive tendencies of risk-taking, substance abuse, and binge eating. </w:t>
      </w:r>
      <w:r w:rsidR="005050EC">
        <w:rPr>
          <w:rFonts w:ascii="Times New Roman" w:hAnsi="Times New Roman" w:cs="Times New Roman"/>
        </w:rPr>
        <w:t>Also,</w:t>
      </w:r>
      <w:r w:rsidR="005017C4">
        <w:rPr>
          <w:rFonts w:ascii="Times New Roman" w:hAnsi="Times New Roman" w:cs="Times New Roman"/>
        </w:rPr>
        <w:t xml:space="preserve"> this aspect is directly linked with certain familial and social confrontations and conflicts</w:t>
      </w:r>
      <w:r w:rsidR="005050EC">
        <w:rPr>
          <w:rFonts w:ascii="Times New Roman" w:hAnsi="Times New Roman" w:cs="Times New Roman"/>
        </w:rPr>
        <w:t xml:space="preserve">. </w:t>
      </w:r>
      <w:r w:rsidR="005017C4">
        <w:rPr>
          <w:rFonts w:ascii="Times New Roman" w:hAnsi="Times New Roman" w:cs="Times New Roman"/>
        </w:rPr>
        <w:t>All</w:t>
      </w:r>
      <w:r w:rsidR="00A5046E">
        <w:rPr>
          <w:rFonts w:ascii="Times New Roman" w:hAnsi="Times New Roman" w:cs="Times New Roman"/>
        </w:rPr>
        <w:t xml:space="preserve"> of these ailments and problems are expected to cause anxiety and d</w:t>
      </w:r>
      <w:r w:rsidR="00907FD6">
        <w:rPr>
          <w:rFonts w:ascii="Times New Roman" w:hAnsi="Times New Roman" w:cs="Times New Roman"/>
        </w:rPr>
        <w:t xml:space="preserve">issociation. Most of the times, the issue is of psychological nature and impacts many areas of a </w:t>
      </w:r>
      <w:r w:rsidR="001875D8">
        <w:rPr>
          <w:rFonts w:ascii="Times New Roman" w:hAnsi="Times New Roman" w:cs="Times New Roman"/>
        </w:rPr>
        <w:t>person’s</w:t>
      </w:r>
      <w:r w:rsidR="00907FD6">
        <w:rPr>
          <w:rFonts w:ascii="Times New Roman" w:hAnsi="Times New Roman" w:cs="Times New Roman"/>
        </w:rPr>
        <w:t xml:space="preserve"> social relations and exis</w:t>
      </w:r>
      <w:r w:rsidR="001875D8">
        <w:rPr>
          <w:rFonts w:ascii="Times New Roman" w:hAnsi="Times New Roman" w:cs="Times New Roman"/>
        </w:rPr>
        <w:t>tence.</w:t>
      </w:r>
      <w:r w:rsidR="00BC1DF6">
        <w:rPr>
          <w:rFonts w:ascii="Times New Roman" w:hAnsi="Times New Roman" w:cs="Times New Roman"/>
        </w:rPr>
        <w:t xml:space="preserve"> Teen</w:t>
      </w:r>
      <w:r w:rsidR="00C74BA0">
        <w:rPr>
          <w:rFonts w:ascii="Times New Roman" w:hAnsi="Times New Roman" w:cs="Times New Roman"/>
        </w:rPr>
        <w:t xml:space="preserve">agers are more vulnerable to the </w:t>
      </w:r>
      <w:r w:rsidR="00004710">
        <w:rPr>
          <w:rFonts w:ascii="Times New Roman" w:hAnsi="Times New Roman" w:cs="Times New Roman"/>
        </w:rPr>
        <w:t>reach</w:t>
      </w:r>
      <w:r w:rsidR="00C74BA0">
        <w:rPr>
          <w:rFonts w:ascii="Times New Roman" w:hAnsi="Times New Roman" w:cs="Times New Roman"/>
        </w:rPr>
        <w:t xml:space="preserve"> a level of addiction because of their </w:t>
      </w:r>
      <w:r w:rsidR="00004710">
        <w:rPr>
          <w:rFonts w:ascii="Times New Roman" w:hAnsi="Times New Roman" w:cs="Times New Roman"/>
        </w:rPr>
        <w:t>undeniable importance and significance.</w:t>
      </w:r>
    </w:p>
    <w:p w:rsidR="00143742" w:rsidRDefault="000557E1" w:rsidP="0004316E">
      <w:pPr>
        <w:ind w:firstLine="0"/>
        <w:rPr>
          <w:rFonts w:ascii="Times New Roman" w:hAnsi="Times New Roman" w:cs="Times New Roman"/>
        </w:rPr>
      </w:pPr>
      <w:r>
        <w:rPr>
          <w:rFonts w:ascii="Times New Roman" w:hAnsi="Times New Roman" w:cs="Times New Roman"/>
        </w:rPr>
        <w:tab/>
      </w:r>
      <w:r w:rsidR="001875D8">
        <w:rPr>
          <w:rFonts w:ascii="Times New Roman" w:hAnsi="Times New Roman" w:cs="Times New Roman"/>
        </w:rPr>
        <w:t xml:space="preserve"> </w:t>
      </w:r>
      <w:r w:rsidR="00F429E1">
        <w:rPr>
          <w:rFonts w:ascii="Times New Roman" w:hAnsi="Times New Roman" w:cs="Times New Roman"/>
        </w:rPr>
        <w:t>Along with many other psychological and social issue, loneliness is also very impo</w:t>
      </w:r>
      <w:r w:rsidR="003F79D6">
        <w:rPr>
          <w:rFonts w:ascii="Times New Roman" w:hAnsi="Times New Roman" w:cs="Times New Roman"/>
        </w:rPr>
        <w:t>rtant to discuss. Owing to easy</w:t>
      </w:r>
      <w:r w:rsidR="00F429E1">
        <w:rPr>
          <w:rFonts w:ascii="Times New Roman" w:hAnsi="Times New Roman" w:cs="Times New Roman"/>
        </w:rPr>
        <w:t xml:space="preserve"> accessibility and affordability, </w:t>
      </w:r>
      <w:r w:rsidR="0089073D">
        <w:rPr>
          <w:rFonts w:ascii="Times New Roman" w:hAnsi="Times New Roman" w:cs="Times New Roman"/>
        </w:rPr>
        <w:t>it has become comparatively easy</w:t>
      </w:r>
      <w:r w:rsidR="00F429E1">
        <w:rPr>
          <w:rFonts w:ascii="Times New Roman" w:hAnsi="Times New Roman" w:cs="Times New Roman"/>
        </w:rPr>
        <w:t xml:space="preserve"> </w:t>
      </w:r>
      <w:r w:rsidR="0089073D">
        <w:rPr>
          <w:rFonts w:ascii="Times New Roman" w:hAnsi="Times New Roman" w:cs="Times New Roman"/>
        </w:rPr>
        <w:t>for a</w:t>
      </w:r>
      <w:r w:rsidR="00F429E1">
        <w:rPr>
          <w:rFonts w:ascii="Times New Roman" w:hAnsi="Times New Roman" w:cs="Times New Roman"/>
        </w:rPr>
        <w:t xml:space="preserve"> teenager to </w:t>
      </w:r>
      <w:proofErr w:type="spellStart"/>
      <w:r w:rsidR="00493521">
        <w:rPr>
          <w:rFonts w:ascii="Times New Roman" w:hAnsi="Times New Roman" w:cs="Times New Roman"/>
        </w:rPr>
        <w:t>gat</w:t>
      </w:r>
      <w:proofErr w:type="spellEnd"/>
      <w:r w:rsidR="00F429E1">
        <w:rPr>
          <w:rFonts w:ascii="Times New Roman" w:hAnsi="Times New Roman" w:cs="Times New Roman"/>
        </w:rPr>
        <w:t xml:space="preserve"> a smart phone and use. </w:t>
      </w:r>
      <w:r w:rsidR="00ED07C1">
        <w:rPr>
          <w:rFonts w:ascii="Times New Roman" w:hAnsi="Times New Roman" w:cs="Times New Roman"/>
        </w:rPr>
        <w:t xml:space="preserve">As man is a social animal and socialization is an </w:t>
      </w:r>
      <w:r w:rsidR="00ED07C1">
        <w:rPr>
          <w:rFonts w:ascii="Times New Roman" w:hAnsi="Times New Roman" w:cs="Times New Roman"/>
        </w:rPr>
        <w:lastRenderedPageBreak/>
        <w:t xml:space="preserve">important requirement </w:t>
      </w:r>
      <w:r w:rsidR="00493521">
        <w:rPr>
          <w:rFonts w:ascii="Times New Roman" w:hAnsi="Times New Roman" w:cs="Times New Roman"/>
        </w:rPr>
        <w:t>of a normal life of a</w:t>
      </w:r>
      <w:r w:rsidR="00ED07C1">
        <w:rPr>
          <w:rFonts w:ascii="Times New Roman" w:hAnsi="Times New Roman" w:cs="Times New Roman"/>
        </w:rPr>
        <w:t xml:space="preserve"> person in</w:t>
      </w:r>
      <w:r w:rsidR="00493521">
        <w:rPr>
          <w:rFonts w:ascii="Times New Roman" w:hAnsi="Times New Roman" w:cs="Times New Roman"/>
        </w:rPr>
        <w:t xml:space="preserve"> his/her own personal </w:t>
      </w:r>
      <w:r w:rsidR="00763AAC">
        <w:rPr>
          <w:rFonts w:ascii="Times New Roman" w:hAnsi="Times New Roman" w:cs="Times New Roman"/>
        </w:rPr>
        <w:t xml:space="preserve">capacity and domain. </w:t>
      </w:r>
      <w:r w:rsidR="00EC686A">
        <w:rPr>
          <w:rFonts w:ascii="Times New Roman" w:hAnsi="Times New Roman" w:cs="Times New Roman"/>
        </w:rPr>
        <w:t>Cell phones with internet link a person to</w:t>
      </w:r>
      <w:r w:rsidR="00763AAC">
        <w:rPr>
          <w:rFonts w:ascii="Times New Roman" w:hAnsi="Times New Roman" w:cs="Times New Roman"/>
        </w:rPr>
        <w:t xml:space="preserve"> many social media sites and networks which claim to </w:t>
      </w:r>
      <w:r w:rsidR="00EC686A">
        <w:rPr>
          <w:rFonts w:ascii="Times New Roman" w:hAnsi="Times New Roman" w:cs="Times New Roman"/>
        </w:rPr>
        <w:t>fulfill</w:t>
      </w:r>
      <w:r w:rsidR="00763AAC">
        <w:rPr>
          <w:rFonts w:ascii="Times New Roman" w:hAnsi="Times New Roman" w:cs="Times New Roman"/>
        </w:rPr>
        <w:t xml:space="preserve"> this basic requirement. Excessive use of social media and cell phone for social purposes </w:t>
      </w:r>
      <w:r w:rsidR="00100B2E">
        <w:rPr>
          <w:rFonts w:ascii="Times New Roman" w:hAnsi="Times New Roman" w:cs="Times New Roman"/>
        </w:rPr>
        <w:t>destroy an active social</w:t>
      </w:r>
      <w:r w:rsidR="00E01547">
        <w:rPr>
          <w:rFonts w:ascii="Times New Roman" w:hAnsi="Times New Roman" w:cs="Times New Roman"/>
        </w:rPr>
        <w:t xml:space="preserve"> life of a person where he/she tries to </w:t>
      </w:r>
      <w:r w:rsidR="00EC686A">
        <w:rPr>
          <w:rFonts w:ascii="Times New Roman" w:hAnsi="Times New Roman" w:cs="Times New Roman"/>
        </w:rPr>
        <w:t>fulfill</w:t>
      </w:r>
      <w:r w:rsidR="00E01547">
        <w:rPr>
          <w:rFonts w:ascii="Times New Roman" w:hAnsi="Times New Roman" w:cs="Times New Roman"/>
        </w:rPr>
        <w:t xml:space="preserve"> </w:t>
      </w:r>
      <w:r w:rsidR="0089073D">
        <w:rPr>
          <w:rFonts w:ascii="Times New Roman" w:hAnsi="Times New Roman" w:cs="Times New Roman"/>
        </w:rPr>
        <w:t>needs</w:t>
      </w:r>
      <w:r w:rsidR="00E01547">
        <w:rPr>
          <w:rFonts w:ascii="Times New Roman" w:hAnsi="Times New Roman" w:cs="Times New Roman"/>
        </w:rPr>
        <w:t xml:space="preserve"> in a virtual world. </w:t>
      </w:r>
      <w:r w:rsidR="00A502E6">
        <w:rPr>
          <w:rFonts w:ascii="Times New Roman" w:hAnsi="Times New Roman" w:cs="Times New Roman"/>
        </w:rPr>
        <w:t xml:space="preserve">Loneliness </w:t>
      </w:r>
      <w:r w:rsidR="0059308B">
        <w:rPr>
          <w:rFonts w:ascii="Times New Roman" w:hAnsi="Times New Roman" w:cs="Times New Roman"/>
        </w:rPr>
        <w:t xml:space="preserve">is in fact a state of mind where a person is overwhelmed by feelings of </w:t>
      </w:r>
      <w:r w:rsidR="00AF6E78">
        <w:rPr>
          <w:rFonts w:ascii="Times New Roman" w:hAnsi="Times New Roman" w:cs="Times New Roman"/>
        </w:rPr>
        <w:t xml:space="preserve">solitude or a difference between the expectations </w:t>
      </w:r>
      <w:r w:rsidR="00AF4133">
        <w:rPr>
          <w:rFonts w:ascii="Times New Roman" w:hAnsi="Times New Roman" w:cs="Times New Roman"/>
        </w:rPr>
        <w:t>between</w:t>
      </w:r>
      <w:r w:rsidR="00AF6E78">
        <w:rPr>
          <w:rFonts w:ascii="Times New Roman" w:hAnsi="Times New Roman" w:cs="Times New Roman"/>
        </w:rPr>
        <w:t xml:space="preserve"> ideal and experienced social relationships. </w:t>
      </w:r>
      <w:r w:rsidR="00EC686A">
        <w:rPr>
          <w:rFonts w:ascii="Times New Roman" w:hAnsi="Times New Roman" w:cs="Times New Roman"/>
        </w:rPr>
        <w:t>According to a study</w:t>
      </w:r>
      <w:r w:rsidR="00E02CC6">
        <w:rPr>
          <w:rFonts w:ascii="Times New Roman" w:hAnsi="Times New Roman" w:cs="Times New Roman"/>
        </w:rPr>
        <w:t xml:space="preserve"> carried out among teenagers in India to determine the correlation between the ce</w:t>
      </w:r>
      <w:r w:rsidR="002E616A">
        <w:rPr>
          <w:rFonts w:ascii="Times New Roman" w:hAnsi="Times New Roman" w:cs="Times New Roman"/>
        </w:rPr>
        <w:t>ll phone usage and loneliness, it was found that there is significant correlation between the two factors. The result was concluded after analyzing 100 teenager students of the college with 5</w:t>
      </w:r>
      <w:r w:rsidR="005A2817">
        <w:rPr>
          <w:rFonts w:ascii="Times New Roman" w:hAnsi="Times New Roman" w:cs="Times New Roman"/>
        </w:rPr>
        <w:t>0</w:t>
      </w:r>
      <w:r w:rsidR="002E616A">
        <w:rPr>
          <w:rFonts w:ascii="Times New Roman" w:hAnsi="Times New Roman" w:cs="Times New Roman"/>
        </w:rPr>
        <w:t xml:space="preserve"> boys and 50 girls. </w:t>
      </w:r>
      <w:r w:rsidR="002935C8">
        <w:rPr>
          <w:rFonts w:ascii="Times New Roman" w:hAnsi="Times New Roman" w:cs="Times New Roman"/>
        </w:rPr>
        <w:t>The result of correlation between loneliness and mobile phone addicti</w:t>
      </w:r>
      <w:r w:rsidR="005A2817">
        <w:rPr>
          <w:rFonts w:ascii="Times New Roman" w:hAnsi="Times New Roman" w:cs="Times New Roman"/>
        </w:rPr>
        <w:t>on was found positive which suggests that</w:t>
      </w:r>
      <w:r w:rsidR="00EC686A">
        <w:rPr>
          <w:rFonts w:ascii="Times New Roman" w:hAnsi="Times New Roman" w:cs="Times New Roman"/>
        </w:rPr>
        <w:t xml:space="preserve"> the</w:t>
      </w:r>
      <w:r w:rsidR="005A2817">
        <w:rPr>
          <w:rFonts w:ascii="Times New Roman" w:hAnsi="Times New Roman" w:cs="Times New Roman"/>
        </w:rPr>
        <w:t xml:space="preserve"> level of addiction will be greater with higher level</w:t>
      </w:r>
      <w:r w:rsidR="00EC686A">
        <w:rPr>
          <w:rFonts w:ascii="Times New Roman" w:hAnsi="Times New Roman" w:cs="Times New Roman"/>
        </w:rPr>
        <w:t>s</w:t>
      </w:r>
      <w:r w:rsidR="005A2817">
        <w:rPr>
          <w:rFonts w:ascii="Times New Roman" w:hAnsi="Times New Roman" w:cs="Times New Roman"/>
        </w:rPr>
        <w:t xml:space="preserve"> of loneliness</w:t>
      </w:r>
      <w:r w:rsidR="006210FF">
        <w:rPr>
          <w:rFonts w:ascii="Times New Roman" w:hAnsi="Times New Roman" w:cs="Times New Roman"/>
        </w:rPr>
        <w:t xml:space="preserve"> (Bhardwaj et al</w:t>
      </w:r>
      <w:r w:rsidR="00A74D77">
        <w:rPr>
          <w:rFonts w:ascii="Times New Roman" w:hAnsi="Times New Roman" w:cs="Times New Roman"/>
        </w:rPr>
        <w:t>.</w:t>
      </w:r>
      <w:r w:rsidR="006210FF">
        <w:rPr>
          <w:rFonts w:ascii="Times New Roman" w:hAnsi="Times New Roman" w:cs="Times New Roman"/>
        </w:rPr>
        <w:t>)</w:t>
      </w:r>
      <w:r w:rsidR="005A2817">
        <w:rPr>
          <w:rFonts w:ascii="Times New Roman" w:hAnsi="Times New Roman" w:cs="Times New Roman"/>
        </w:rPr>
        <w:t xml:space="preserve">. </w:t>
      </w:r>
      <w:r w:rsidR="00A74D77">
        <w:rPr>
          <w:rFonts w:ascii="Times New Roman" w:hAnsi="Times New Roman" w:cs="Times New Roman"/>
        </w:rPr>
        <w:t xml:space="preserve">This can be understood by decreased social interaction </w:t>
      </w:r>
      <w:r w:rsidR="001C7137">
        <w:rPr>
          <w:rFonts w:ascii="Times New Roman" w:hAnsi="Times New Roman" w:cs="Times New Roman"/>
        </w:rPr>
        <w:t xml:space="preserve">of a cell phone addict, who may spend 4, 5 hours </w:t>
      </w:r>
      <w:r w:rsidR="00EC686A">
        <w:rPr>
          <w:rFonts w:ascii="Times New Roman" w:hAnsi="Times New Roman" w:cs="Times New Roman"/>
        </w:rPr>
        <w:t xml:space="preserve">daily </w:t>
      </w:r>
      <w:r w:rsidR="001C7137">
        <w:rPr>
          <w:rFonts w:ascii="Times New Roman" w:hAnsi="Times New Roman" w:cs="Times New Roman"/>
        </w:rPr>
        <w:t xml:space="preserve">on </w:t>
      </w:r>
      <w:r w:rsidR="00EC686A">
        <w:rPr>
          <w:rFonts w:ascii="Times New Roman" w:hAnsi="Times New Roman" w:cs="Times New Roman"/>
        </w:rPr>
        <w:t>a mobile phone</w:t>
      </w:r>
      <w:r w:rsidR="001C7137">
        <w:rPr>
          <w:rFonts w:ascii="Times New Roman" w:hAnsi="Times New Roman" w:cs="Times New Roman"/>
        </w:rPr>
        <w:t xml:space="preserve">. Cell phones are however beneficial for study purposes too as availability of internet and affordable data packages have enabled students to utilize online sources and services. This aspect has enabled misuse of mobile because teenagers get attracted to entertainment and social media </w:t>
      </w:r>
      <w:r w:rsidR="003340B3">
        <w:rPr>
          <w:rFonts w:ascii="Times New Roman" w:hAnsi="Times New Roman" w:cs="Times New Roman"/>
        </w:rPr>
        <w:t>comparatively more than</w:t>
      </w:r>
      <w:r w:rsidR="00EC686A">
        <w:rPr>
          <w:rFonts w:ascii="Times New Roman" w:hAnsi="Times New Roman" w:cs="Times New Roman"/>
        </w:rPr>
        <w:t xml:space="preserve"> the</w:t>
      </w:r>
      <w:r w:rsidR="003340B3">
        <w:rPr>
          <w:rFonts w:ascii="Times New Roman" w:hAnsi="Times New Roman" w:cs="Times New Roman"/>
        </w:rPr>
        <w:t xml:space="preserve"> elder generation. Also, it is advisab</w:t>
      </w:r>
      <w:r w:rsidR="00143742">
        <w:rPr>
          <w:rFonts w:ascii="Times New Roman" w:hAnsi="Times New Roman" w:cs="Times New Roman"/>
        </w:rPr>
        <w:t xml:space="preserve">le to consider cell phone usage in the treatment of a teenager who may be suffering from dissociation and loneliness. </w:t>
      </w:r>
    </w:p>
    <w:p w:rsidR="00B410CD" w:rsidRDefault="0089073D" w:rsidP="0089073D">
      <w:pPr>
        <w:rPr>
          <w:rFonts w:ascii="Times New Roman" w:hAnsi="Times New Roman" w:cs="Times New Roman"/>
        </w:rPr>
      </w:pPr>
      <w:r>
        <w:rPr>
          <w:rFonts w:ascii="Times New Roman" w:hAnsi="Times New Roman" w:cs="Times New Roman"/>
        </w:rPr>
        <w:t>Early age relationships are observed to be more</w:t>
      </w:r>
      <w:r w:rsidR="00F52914">
        <w:rPr>
          <w:rFonts w:ascii="Times New Roman" w:hAnsi="Times New Roman" w:cs="Times New Roman"/>
        </w:rPr>
        <w:t xml:space="preserve"> prevalent in </w:t>
      </w:r>
      <w:r>
        <w:rPr>
          <w:rFonts w:ascii="Times New Roman" w:hAnsi="Times New Roman" w:cs="Times New Roman"/>
        </w:rPr>
        <w:t>new generation</w:t>
      </w:r>
      <w:bookmarkStart w:id="0" w:name="_GoBack"/>
      <w:bookmarkEnd w:id="0"/>
      <w:r w:rsidR="00754F60">
        <w:rPr>
          <w:rFonts w:ascii="Times New Roman" w:hAnsi="Times New Roman" w:cs="Times New Roman"/>
        </w:rPr>
        <w:t xml:space="preserve">. In this age certain societal practices and biological factors develop urges and tendencies </w:t>
      </w:r>
      <w:r w:rsidR="003F5D0A">
        <w:rPr>
          <w:rFonts w:ascii="Times New Roman" w:hAnsi="Times New Roman" w:cs="Times New Roman"/>
        </w:rPr>
        <w:t xml:space="preserve">which move a </w:t>
      </w:r>
      <w:r w:rsidR="00515A6C">
        <w:rPr>
          <w:rFonts w:ascii="Times New Roman" w:hAnsi="Times New Roman" w:cs="Times New Roman"/>
        </w:rPr>
        <w:t xml:space="preserve">teen to get into a relationship. A cell phone has become one of the important tool or source in order to get the job done. </w:t>
      </w:r>
      <w:r w:rsidR="00062B06">
        <w:rPr>
          <w:rFonts w:ascii="Times New Roman" w:hAnsi="Times New Roman" w:cs="Times New Roman"/>
        </w:rPr>
        <w:t xml:space="preserve">Teenagers </w:t>
      </w:r>
      <w:r>
        <w:rPr>
          <w:rFonts w:ascii="Times New Roman" w:hAnsi="Times New Roman" w:cs="Times New Roman"/>
        </w:rPr>
        <w:t xml:space="preserve">are using many online platforms sing their cell phones including </w:t>
      </w:r>
      <w:proofErr w:type="gramStart"/>
      <w:r>
        <w:rPr>
          <w:rFonts w:ascii="Times New Roman" w:hAnsi="Times New Roman" w:cs="Times New Roman"/>
        </w:rPr>
        <w:t xml:space="preserve">texting </w:t>
      </w:r>
      <w:r w:rsidR="00E72645">
        <w:rPr>
          <w:rFonts w:ascii="Times New Roman" w:hAnsi="Times New Roman" w:cs="Times New Roman"/>
        </w:rPr>
        <w:t>,</w:t>
      </w:r>
      <w:proofErr w:type="gramEnd"/>
      <w:r w:rsidR="00E72645">
        <w:rPr>
          <w:rFonts w:ascii="Times New Roman" w:hAnsi="Times New Roman" w:cs="Times New Roman"/>
        </w:rPr>
        <w:t xml:space="preserve"> </w:t>
      </w:r>
      <w:proofErr w:type="spellStart"/>
      <w:r w:rsidR="00E72645">
        <w:rPr>
          <w:rFonts w:ascii="Times New Roman" w:hAnsi="Times New Roman" w:cs="Times New Roman"/>
        </w:rPr>
        <w:t>Whatsapp</w:t>
      </w:r>
      <w:proofErr w:type="spellEnd"/>
      <w:r w:rsidR="00E72645">
        <w:rPr>
          <w:rFonts w:ascii="Times New Roman" w:hAnsi="Times New Roman" w:cs="Times New Roman"/>
        </w:rPr>
        <w:t>, Facebook</w:t>
      </w:r>
      <w:r w:rsidR="00EC686A">
        <w:rPr>
          <w:rFonts w:ascii="Times New Roman" w:hAnsi="Times New Roman" w:cs="Times New Roman"/>
        </w:rPr>
        <w:t>,</w:t>
      </w:r>
      <w:r w:rsidR="00E72645">
        <w:rPr>
          <w:rFonts w:ascii="Times New Roman" w:hAnsi="Times New Roman" w:cs="Times New Roman"/>
        </w:rPr>
        <w:t xml:space="preserve"> and many other social </w:t>
      </w:r>
      <w:r>
        <w:rPr>
          <w:rFonts w:ascii="Times New Roman" w:hAnsi="Times New Roman" w:cs="Times New Roman"/>
        </w:rPr>
        <w:t>applications</w:t>
      </w:r>
      <w:r w:rsidR="00961F9D">
        <w:rPr>
          <w:rFonts w:ascii="Times New Roman" w:hAnsi="Times New Roman" w:cs="Times New Roman"/>
        </w:rPr>
        <w:t xml:space="preserve">. Studies have shown the </w:t>
      </w:r>
      <w:r w:rsidR="00961F9D">
        <w:rPr>
          <w:rFonts w:ascii="Times New Roman" w:hAnsi="Times New Roman" w:cs="Times New Roman"/>
        </w:rPr>
        <w:lastRenderedPageBreak/>
        <w:t>relationship between excessive use of cell phones and problematic teenage relationships</w:t>
      </w:r>
      <w:r w:rsidR="009517F4">
        <w:rPr>
          <w:rFonts w:ascii="Times New Roman" w:hAnsi="Times New Roman" w:cs="Times New Roman"/>
        </w:rPr>
        <w:t xml:space="preserve">. </w:t>
      </w:r>
      <w:r w:rsidR="00E230CE">
        <w:rPr>
          <w:rFonts w:ascii="Times New Roman" w:hAnsi="Times New Roman" w:cs="Times New Roman"/>
        </w:rPr>
        <w:t>Texting and chatting with potential partners at late hours are responsible for certain medical impai</w:t>
      </w:r>
      <w:r w:rsidR="004E7CA5">
        <w:rPr>
          <w:rFonts w:ascii="Times New Roman" w:hAnsi="Times New Roman" w:cs="Times New Roman"/>
        </w:rPr>
        <w:t>r</w:t>
      </w:r>
      <w:r w:rsidR="00932C45">
        <w:rPr>
          <w:rFonts w:ascii="Times New Roman" w:hAnsi="Times New Roman" w:cs="Times New Roman"/>
        </w:rPr>
        <w:t xml:space="preserve">ments. </w:t>
      </w:r>
      <w:r w:rsidR="00617DB6">
        <w:rPr>
          <w:rFonts w:ascii="Times New Roman" w:hAnsi="Times New Roman" w:cs="Times New Roman"/>
        </w:rPr>
        <w:t>It causes irregular sleeping pattern</w:t>
      </w:r>
      <w:r w:rsidR="006E0709">
        <w:rPr>
          <w:rFonts w:ascii="Times New Roman" w:hAnsi="Times New Roman" w:cs="Times New Roman"/>
        </w:rPr>
        <w:t>s</w:t>
      </w:r>
      <w:r w:rsidR="00617DB6">
        <w:rPr>
          <w:rFonts w:ascii="Times New Roman" w:hAnsi="Times New Roman" w:cs="Times New Roman"/>
        </w:rPr>
        <w:t xml:space="preserve"> which catalyze</w:t>
      </w:r>
      <w:r w:rsidR="00771142">
        <w:rPr>
          <w:rFonts w:ascii="Times New Roman" w:hAnsi="Times New Roman" w:cs="Times New Roman"/>
        </w:rPr>
        <w:t xml:space="preserve"> certain other issues including </w:t>
      </w:r>
      <w:r w:rsidR="0059135B">
        <w:rPr>
          <w:rFonts w:ascii="Times New Roman" w:hAnsi="Times New Roman" w:cs="Times New Roman"/>
        </w:rPr>
        <w:t xml:space="preserve">insomnia, RLS (Restless leg </w:t>
      </w:r>
      <w:r w:rsidR="006E0709">
        <w:rPr>
          <w:rFonts w:ascii="Times New Roman" w:hAnsi="Times New Roman" w:cs="Times New Roman"/>
        </w:rPr>
        <w:t>s</w:t>
      </w:r>
      <w:r w:rsidR="0059135B">
        <w:rPr>
          <w:rFonts w:ascii="Times New Roman" w:hAnsi="Times New Roman" w:cs="Times New Roman"/>
        </w:rPr>
        <w:t>yndrome</w:t>
      </w:r>
      <w:r w:rsidR="004E286C">
        <w:rPr>
          <w:rFonts w:ascii="Times New Roman" w:hAnsi="Times New Roman" w:cs="Times New Roman"/>
        </w:rPr>
        <w:t>),</w:t>
      </w:r>
      <w:r w:rsidR="0059135B">
        <w:rPr>
          <w:rFonts w:ascii="Times New Roman" w:hAnsi="Times New Roman" w:cs="Times New Roman"/>
        </w:rPr>
        <w:t xml:space="preserve"> sleep apnea and Narcolepsy. They significantly affect </w:t>
      </w:r>
      <w:r w:rsidR="006E0709">
        <w:rPr>
          <w:rFonts w:ascii="Times New Roman" w:hAnsi="Times New Roman" w:cs="Times New Roman"/>
        </w:rPr>
        <w:t xml:space="preserve">the </w:t>
      </w:r>
      <w:r w:rsidR="0059135B">
        <w:rPr>
          <w:rFonts w:ascii="Times New Roman" w:hAnsi="Times New Roman" w:cs="Times New Roman"/>
        </w:rPr>
        <w:t xml:space="preserve">overall health </w:t>
      </w:r>
      <w:r w:rsidR="004E286C">
        <w:rPr>
          <w:rFonts w:ascii="Times New Roman" w:hAnsi="Times New Roman" w:cs="Times New Roman"/>
        </w:rPr>
        <w:t xml:space="preserve">of a person and quality of life. </w:t>
      </w:r>
      <w:r w:rsidR="009B43A1">
        <w:rPr>
          <w:rFonts w:ascii="Times New Roman" w:hAnsi="Times New Roman" w:cs="Times New Roman"/>
        </w:rPr>
        <w:t xml:space="preserve"> Users of online dating sites are mostly teenagers where they find a lot of options to pick a potential partner. </w:t>
      </w:r>
      <w:r w:rsidR="00CE64EA">
        <w:rPr>
          <w:rFonts w:ascii="Times New Roman" w:hAnsi="Times New Roman" w:cs="Times New Roman"/>
        </w:rPr>
        <w:t xml:space="preserve">As a consequence, the possibility of rejections and denials increase significantly that result in low self-esteem and relationship problems. </w:t>
      </w:r>
      <w:r w:rsidR="004C2A36">
        <w:rPr>
          <w:rFonts w:ascii="Times New Roman" w:hAnsi="Times New Roman" w:cs="Times New Roman"/>
        </w:rPr>
        <w:t>Loneliness</w:t>
      </w:r>
      <w:r w:rsidR="006E0709">
        <w:rPr>
          <w:rFonts w:ascii="Times New Roman" w:hAnsi="Times New Roman" w:cs="Times New Roman"/>
        </w:rPr>
        <w:t>, as discussed in the above paragraph,</w:t>
      </w:r>
      <w:r w:rsidR="004C2A36">
        <w:rPr>
          <w:rFonts w:ascii="Times New Roman" w:hAnsi="Times New Roman" w:cs="Times New Roman"/>
        </w:rPr>
        <w:t xml:space="preserve"> is a result of mobile phone addiction and is also linked with relationships</w:t>
      </w:r>
      <w:r w:rsidR="0082697A">
        <w:rPr>
          <w:rFonts w:ascii="Times New Roman" w:hAnsi="Times New Roman" w:cs="Times New Roman"/>
        </w:rPr>
        <w:t xml:space="preserve">. Loneliness and anxiety are observed in the addicts when they are unable to receive instant responses/messages or unable to send one due to any </w:t>
      </w:r>
      <w:r w:rsidR="00CB6687">
        <w:rPr>
          <w:rFonts w:ascii="Times New Roman" w:hAnsi="Times New Roman" w:cs="Times New Roman"/>
        </w:rPr>
        <w:t>reason. This is also linked with</w:t>
      </w:r>
      <w:r w:rsidR="00B410CD">
        <w:rPr>
          <w:rFonts w:ascii="Times New Roman" w:hAnsi="Times New Roman" w:cs="Times New Roman"/>
        </w:rPr>
        <w:t xml:space="preserve"> stress and mood swings due to </w:t>
      </w:r>
      <w:r w:rsidR="006E0709">
        <w:rPr>
          <w:rFonts w:ascii="Times New Roman" w:hAnsi="Times New Roman" w:cs="Times New Roman"/>
        </w:rPr>
        <w:t xml:space="preserve">the </w:t>
      </w:r>
      <w:r w:rsidR="00B410CD">
        <w:rPr>
          <w:rFonts w:ascii="Times New Roman" w:hAnsi="Times New Roman" w:cs="Times New Roman"/>
        </w:rPr>
        <w:t xml:space="preserve">need </w:t>
      </w:r>
      <w:r w:rsidR="006E0709">
        <w:rPr>
          <w:rFonts w:ascii="Times New Roman" w:hAnsi="Times New Roman" w:cs="Times New Roman"/>
        </w:rPr>
        <w:t>for</w:t>
      </w:r>
      <w:r w:rsidR="00B410CD">
        <w:rPr>
          <w:rFonts w:ascii="Times New Roman" w:hAnsi="Times New Roman" w:cs="Times New Roman"/>
        </w:rPr>
        <w:t xml:space="preserve"> an immediate response or urge to send a message. </w:t>
      </w:r>
    </w:p>
    <w:p w:rsidR="005F084A" w:rsidRDefault="00FA05FB" w:rsidP="0004316E">
      <w:pPr>
        <w:ind w:firstLine="0"/>
        <w:rPr>
          <w:rFonts w:ascii="Times New Roman" w:hAnsi="Times New Roman" w:cs="Times New Roman"/>
        </w:rPr>
      </w:pPr>
      <w:r>
        <w:rPr>
          <w:rFonts w:ascii="Times New Roman" w:hAnsi="Times New Roman" w:cs="Times New Roman"/>
        </w:rPr>
        <w:t xml:space="preserve">Cell phone addiction and its impact on teenagers </w:t>
      </w:r>
      <w:r w:rsidR="00970C8B">
        <w:rPr>
          <w:rFonts w:ascii="Times New Roman" w:hAnsi="Times New Roman" w:cs="Times New Roman"/>
        </w:rPr>
        <w:t>cannot</w:t>
      </w:r>
      <w:r>
        <w:rPr>
          <w:rFonts w:ascii="Times New Roman" w:hAnsi="Times New Roman" w:cs="Times New Roman"/>
        </w:rPr>
        <w:t xml:space="preserve"> be understood without considering online gaming. Now</w:t>
      </w:r>
      <w:r w:rsidR="006E0709">
        <w:rPr>
          <w:rFonts w:ascii="Times New Roman" w:hAnsi="Times New Roman" w:cs="Times New Roman"/>
        </w:rPr>
        <w:t>a</w:t>
      </w:r>
      <w:r>
        <w:rPr>
          <w:rFonts w:ascii="Times New Roman" w:hAnsi="Times New Roman" w:cs="Times New Roman"/>
        </w:rPr>
        <w:t xml:space="preserve">days, with the advent of </w:t>
      </w:r>
      <w:r w:rsidR="001F044F">
        <w:rPr>
          <w:rFonts w:ascii="Times New Roman" w:hAnsi="Times New Roman" w:cs="Times New Roman"/>
        </w:rPr>
        <w:t>state</w:t>
      </w:r>
      <w:r>
        <w:rPr>
          <w:rFonts w:ascii="Times New Roman" w:hAnsi="Times New Roman" w:cs="Times New Roman"/>
        </w:rPr>
        <w:t xml:space="preserve"> of the art mobile phones</w:t>
      </w:r>
      <w:r w:rsidR="001F044F">
        <w:rPr>
          <w:rFonts w:ascii="Times New Roman" w:hAnsi="Times New Roman" w:cs="Times New Roman"/>
        </w:rPr>
        <w:t xml:space="preserve"> having big screens and more processing capabilities are common. These attributes </w:t>
      </w:r>
      <w:r w:rsidR="00445603">
        <w:rPr>
          <w:rFonts w:ascii="Times New Roman" w:hAnsi="Times New Roman" w:cs="Times New Roman"/>
        </w:rPr>
        <w:t xml:space="preserve">have made cell phones compatible with </w:t>
      </w:r>
      <w:r w:rsidR="006E0709">
        <w:rPr>
          <w:rFonts w:ascii="Times New Roman" w:hAnsi="Times New Roman" w:cs="Times New Roman"/>
        </w:rPr>
        <w:t xml:space="preserve">the </w:t>
      </w:r>
      <w:r w:rsidR="00445603">
        <w:rPr>
          <w:rFonts w:ascii="Times New Roman" w:hAnsi="Times New Roman" w:cs="Times New Roman"/>
        </w:rPr>
        <w:t xml:space="preserve">requirements of a gaming host </w:t>
      </w:r>
      <w:r w:rsidR="00A41B83">
        <w:rPr>
          <w:rFonts w:ascii="Times New Roman" w:hAnsi="Times New Roman" w:cs="Times New Roman"/>
        </w:rPr>
        <w:t xml:space="preserve">device. Online games are </w:t>
      </w:r>
      <w:r w:rsidR="009702C1">
        <w:rPr>
          <w:rFonts w:ascii="Times New Roman" w:hAnsi="Times New Roman" w:cs="Times New Roman"/>
        </w:rPr>
        <w:t xml:space="preserve">very popular among </w:t>
      </w:r>
      <w:r w:rsidR="006E0709">
        <w:rPr>
          <w:rFonts w:ascii="Times New Roman" w:hAnsi="Times New Roman" w:cs="Times New Roman"/>
        </w:rPr>
        <w:t xml:space="preserve">the </w:t>
      </w:r>
      <w:r w:rsidR="009702C1">
        <w:rPr>
          <w:rFonts w:ascii="Times New Roman" w:hAnsi="Times New Roman" w:cs="Times New Roman"/>
        </w:rPr>
        <w:t>younger generation and are downloaded and installed at a large rate because they are mostly availab</w:t>
      </w:r>
      <w:r w:rsidR="00DC755A">
        <w:rPr>
          <w:rFonts w:ascii="Times New Roman" w:hAnsi="Times New Roman" w:cs="Times New Roman"/>
        </w:rPr>
        <w:t xml:space="preserve">le free of cost. Most of the games are ‘freemium’ which means their initials stages and levels are available free but one reaches up to higher levels, </w:t>
      </w:r>
      <w:r w:rsidR="006E0709">
        <w:rPr>
          <w:rFonts w:ascii="Times New Roman" w:hAnsi="Times New Roman" w:cs="Times New Roman"/>
        </w:rPr>
        <w:t xml:space="preserve">a </w:t>
      </w:r>
      <w:r w:rsidR="00DC755A">
        <w:rPr>
          <w:rFonts w:ascii="Times New Roman" w:hAnsi="Times New Roman" w:cs="Times New Roman"/>
        </w:rPr>
        <w:t xml:space="preserve">subscription is required. For premium </w:t>
      </w:r>
      <w:r w:rsidR="005B46AA">
        <w:rPr>
          <w:rFonts w:ascii="Times New Roman" w:hAnsi="Times New Roman" w:cs="Times New Roman"/>
        </w:rPr>
        <w:t xml:space="preserve">versions of games, a gamer has to pay to unlock </w:t>
      </w:r>
      <w:r w:rsidR="006E0709">
        <w:rPr>
          <w:rFonts w:ascii="Times New Roman" w:hAnsi="Times New Roman" w:cs="Times New Roman"/>
        </w:rPr>
        <w:t xml:space="preserve">the </w:t>
      </w:r>
      <w:r w:rsidR="005B46AA">
        <w:rPr>
          <w:rFonts w:ascii="Times New Roman" w:hAnsi="Times New Roman" w:cs="Times New Roman"/>
        </w:rPr>
        <w:t xml:space="preserve">next stages of games. </w:t>
      </w:r>
      <w:r w:rsidR="00B2014B">
        <w:rPr>
          <w:rFonts w:ascii="Times New Roman" w:hAnsi="Times New Roman" w:cs="Times New Roman"/>
        </w:rPr>
        <w:t xml:space="preserve">These games are designed and developed so as to increase addiction in person with completion of each level. </w:t>
      </w:r>
      <w:r w:rsidR="005211AD">
        <w:rPr>
          <w:rFonts w:ascii="Times New Roman" w:hAnsi="Times New Roman" w:cs="Times New Roman"/>
        </w:rPr>
        <w:t>This not only forces an addict to play further to feed the required levels of dopamine but also caus</w:t>
      </w:r>
      <w:r w:rsidR="00D35F16">
        <w:rPr>
          <w:rFonts w:ascii="Times New Roman" w:hAnsi="Times New Roman" w:cs="Times New Roman"/>
        </w:rPr>
        <w:t>e significant fin</w:t>
      </w:r>
      <w:r w:rsidR="006C10F8">
        <w:rPr>
          <w:rFonts w:ascii="Times New Roman" w:hAnsi="Times New Roman" w:cs="Times New Roman"/>
        </w:rPr>
        <w:t xml:space="preserve">ancial strain. Time consumption involved in mobile phone addiction is </w:t>
      </w:r>
      <w:r w:rsidR="00D80B7B">
        <w:rPr>
          <w:rFonts w:ascii="Times New Roman" w:hAnsi="Times New Roman" w:cs="Times New Roman"/>
        </w:rPr>
        <w:t xml:space="preserve">mainly due to gaming in teenagers according to some surveys and reports. Too much exposure to </w:t>
      </w:r>
      <w:r w:rsidR="00D80B7B">
        <w:rPr>
          <w:rFonts w:ascii="Times New Roman" w:hAnsi="Times New Roman" w:cs="Times New Roman"/>
        </w:rPr>
        <w:lastRenderedPageBreak/>
        <w:t>a virtual world keeps a person separated from real</w:t>
      </w:r>
      <w:r w:rsidR="006E0709">
        <w:rPr>
          <w:rFonts w:ascii="Times New Roman" w:hAnsi="Times New Roman" w:cs="Times New Roman"/>
        </w:rPr>
        <w:t>-</w:t>
      </w:r>
      <w:r w:rsidR="00D80B7B">
        <w:rPr>
          <w:rFonts w:ascii="Times New Roman" w:hAnsi="Times New Roman" w:cs="Times New Roman"/>
        </w:rPr>
        <w:t xml:space="preserve">life problems and </w:t>
      </w:r>
      <w:r w:rsidR="001A569F">
        <w:rPr>
          <w:rFonts w:ascii="Times New Roman" w:hAnsi="Times New Roman" w:cs="Times New Roman"/>
        </w:rPr>
        <w:t xml:space="preserve">challenges resulting in loss of productivity and social interaction. </w:t>
      </w:r>
      <w:r w:rsidR="00F121FB">
        <w:rPr>
          <w:rFonts w:ascii="Times New Roman" w:hAnsi="Times New Roman" w:cs="Times New Roman"/>
        </w:rPr>
        <w:t xml:space="preserve">One other damaging aspect of too much exposure to online gaming is </w:t>
      </w:r>
      <w:r w:rsidR="006E0709">
        <w:rPr>
          <w:rFonts w:ascii="Times New Roman" w:hAnsi="Times New Roman" w:cs="Times New Roman"/>
        </w:rPr>
        <w:t xml:space="preserve">the </w:t>
      </w:r>
      <w:r w:rsidR="00F121FB">
        <w:rPr>
          <w:rFonts w:ascii="Times New Roman" w:hAnsi="Times New Roman" w:cs="Times New Roman"/>
        </w:rPr>
        <w:t xml:space="preserve">lack of physical activities. For a healthy life and body regulations, some sort of physical activity is essential. Playing games online on </w:t>
      </w:r>
      <w:r w:rsidR="006E0709">
        <w:rPr>
          <w:rFonts w:ascii="Times New Roman" w:hAnsi="Times New Roman" w:cs="Times New Roman"/>
        </w:rPr>
        <w:t xml:space="preserve">a </w:t>
      </w:r>
      <w:r w:rsidR="00F121FB">
        <w:rPr>
          <w:rFonts w:ascii="Times New Roman" w:hAnsi="Times New Roman" w:cs="Times New Roman"/>
        </w:rPr>
        <w:t>mobile phone or other devices and not taking part in physical</w:t>
      </w:r>
      <w:r w:rsidR="0004316E">
        <w:rPr>
          <w:rFonts w:ascii="Times New Roman" w:hAnsi="Times New Roman" w:cs="Times New Roman"/>
        </w:rPr>
        <w:t xml:space="preserve"> games is trending in teenagers, a</w:t>
      </w:r>
      <w:r w:rsidR="00F121FB">
        <w:rPr>
          <w:rFonts w:ascii="Times New Roman" w:hAnsi="Times New Roman" w:cs="Times New Roman"/>
        </w:rPr>
        <w:t>lthough there are some positive aspects too including sharpening the nerves and increase in decision</w:t>
      </w:r>
      <w:r w:rsidR="006E0709">
        <w:rPr>
          <w:rFonts w:ascii="Times New Roman" w:hAnsi="Times New Roman" w:cs="Times New Roman"/>
        </w:rPr>
        <w:t>-</w:t>
      </w:r>
      <w:r w:rsidR="00F121FB">
        <w:rPr>
          <w:rFonts w:ascii="Times New Roman" w:hAnsi="Times New Roman" w:cs="Times New Roman"/>
        </w:rPr>
        <w:t>making abilities but only when a pers</w:t>
      </w:r>
      <w:r w:rsidR="0028064B">
        <w:rPr>
          <w:rFonts w:ascii="Times New Roman" w:hAnsi="Times New Roman" w:cs="Times New Roman"/>
        </w:rPr>
        <w:t xml:space="preserve">on is not too addicted so as to avoid its harmful </w:t>
      </w:r>
      <w:r w:rsidR="006E0709">
        <w:rPr>
          <w:rFonts w:ascii="Times New Roman" w:hAnsi="Times New Roman" w:cs="Times New Roman"/>
        </w:rPr>
        <w:t>e</w:t>
      </w:r>
      <w:r w:rsidR="0028064B">
        <w:rPr>
          <w:rFonts w:ascii="Times New Roman" w:hAnsi="Times New Roman" w:cs="Times New Roman"/>
        </w:rPr>
        <w:t xml:space="preserve">ffects. </w:t>
      </w:r>
    </w:p>
    <w:p w:rsidR="005F084A" w:rsidRDefault="005F084A" w:rsidP="0004316E">
      <w:pPr>
        <w:ind w:firstLine="0"/>
        <w:rPr>
          <w:rFonts w:ascii="Times New Roman" w:hAnsi="Times New Roman" w:cs="Times New Roman"/>
        </w:rPr>
      </w:pPr>
      <w:r>
        <w:rPr>
          <w:rFonts w:ascii="Times New Roman" w:hAnsi="Times New Roman" w:cs="Times New Roman"/>
        </w:rPr>
        <w:t>As indic</w:t>
      </w:r>
      <w:r w:rsidR="006E0709">
        <w:rPr>
          <w:rFonts w:ascii="Times New Roman" w:hAnsi="Times New Roman" w:cs="Times New Roman"/>
        </w:rPr>
        <w:t>a</w:t>
      </w:r>
      <w:r>
        <w:rPr>
          <w:rFonts w:ascii="Times New Roman" w:hAnsi="Times New Roman" w:cs="Times New Roman"/>
        </w:rPr>
        <w:t xml:space="preserve">ted in the thesis </w:t>
      </w:r>
      <w:r w:rsidR="00BB1B43">
        <w:rPr>
          <w:rFonts w:ascii="Times New Roman" w:hAnsi="Times New Roman" w:cs="Times New Roman"/>
        </w:rPr>
        <w:t>statement,</w:t>
      </w:r>
      <w:r>
        <w:rPr>
          <w:rFonts w:ascii="Times New Roman" w:hAnsi="Times New Roman" w:cs="Times New Roman"/>
        </w:rPr>
        <w:t xml:space="preserve"> there are several other online compulsions that are responsible for cell phone addiction.</w:t>
      </w:r>
      <w:r w:rsidR="00BB1B43">
        <w:rPr>
          <w:rFonts w:ascii="Times New Roman" w:hAnsi="Times New Roman" w:cs="Times New Roman"/>
        </w:rPr>
        <w:t xml:space="preserve"> Mobile gambling is one</w:t>
      </w:r>
      <w:r w:rsidR="007438A1">
        <w:rPr>
          <w:rFonts w:ascii="Times New Roman" w:hAnsi="Times New Roman" w:cs="Times New Roman"/>
        </w:rPr>
        <w:t xml:space="preserve"> of them and it refers to playing different types of games which include skill or chance for money.  There are hundreds of </w:t>
      </w:r>
      <w:r w:rsidR="0002441B">
        <w:rPr>
          <w:rFonts w:ascii="Times New Roman" w:hAnsi="Times New Roman" w:cs="Times New Roman"/>
        </w:rPr>
        <w:t xml:space="preserve">casinos linked with this business and users from remote locations access these platforms using their cell phones and gamble. This tendency </w:t>
      </w:r>
      <w:r w:rsidR="006E0709">
        <w:rPr>
          <w:rFonts w:ascii="Times New Roman" w:hAnsi="Times New Roman" w:cs="Times New Roman"/>
        </w:rPr>
        <w:t>w</w:t>
      </w:r>
      <w:r w:rsidR="0002441B">
        <w:rPr>
          <w:rFonts w:ascii="Times New Roman" w:hAnsi="Times New Roman" w:cs="Times New Roman"/>
        </w:rPr>
        <w:t xml:space="preserve">as also observed in teenagers because it provides a way to test the luck and </w:t>
      </w:r>
      <w:r w:rsidR="00FD1241">
        <w:rPr>
          <w:rFonts w:ascii="Times New Roman" w:hAnsi="Times New Roman" w:cs="Times New Roman"/>
        </w:rPr>
        <w:t xml:space="preserve">earn money online. The context of gambling and usage of excessive cell phone among teenagers is </w:t>
      </w:r>
      <w:r w:rsidR="006E0709">
        <w:rPr>
          <w:rFonts w:ascii="Times New Roman" w:hAnsi="Times New Roman" w:cs="Times New Roman"/>
        </w:rPr>
        <w:t xml:space="preserve">a </w:t>
      </w:r>
      <w:r w:rsidR="00FD1241">
        <w:rPr>
          <w:rFonts w:ascii="Times New Roman" w:hAnsi="Times New Roman" w:cs="Times New Roman"/>
        </w:rPr>
        <w:t xml:space="preserve">little interesting because gambling itself is an addiction which is catalyzed by another addiction. </w:t>
      </w:r>
      <w:r w:rsidR="00531F06">
        <w:rPr>
          <w:rFonts w:ascii="Times New Roman" w:hAnsi="Times New Roman" w:cs="Times New Roman"/>
        </w:rPr>
        <w:t>One of the important harmful effect</w:t>
      </w:r>
      <w:r w:rsidR="006E0709">
        <w:rPr>
          <w:rFonts w:ascii="Times New Roman" w:hAnsi="Times New Roman" w:cs="Times New Roman"/>
        </w:rPr>
        <w:t>s</w:t>
      </w:r>
      <w:r w:rsidR="00531F06">
        <w:rPr>
          <w:rFonts w:ascii="Times New Roman" w:hAnsi="Times New Roman" w:cs="Times New Roman"/>
        </w:rPr>
        <w:t xml:space="preserve"> of</w:t>
      </w:r>
      <w:r w:rsidR="0009527F">
        <w:rPr>
          <w:rFonts w:ascii="Times New Roman" w:hAnsi="Times New Roman" w:cs="Times New Roman"/>
        </w:rPr>
        <w:t xml:space="preserve"> these</w:t>
      </w:r>
      <w:r w:rsidR="00531F06">
        <w:rPr>
          <w:rFonts w:ascii="Times New Roman" w:hAnsi="Times New Roman" w:cs="Times New Roman"/>
        </w:rPr>
        <w:t xml:space="preserve"> online compulsions is </w:t>
      </w:r>
      <w:r w:rsidR="006E0709">
        <w:rPr>
          <w:rFonts w:ascii="Times New Roman" w:hAnsi="Times New Roman" w:cs="Times New Roman"/>
        </w:rPr>
        <w:t xml:space="preserve">the </w:t>
      </w:r>
      <w:r w:rsidR="005233D3">
        <w:rPr>
          <w:rFonts w:ascii="Times New Roman" w:hAnsi="Times New Roman" w:cs="Times New Roman"/>
        </w:rPr>
        <w:t xml:space="preserve">loss in academics. A teenager who spends most of the time on his/her cellphone </w:t>
      </w:r>
      <w:r w:rsidR="00992A6A">
        <w:rPr>
          <w:rFonts w:ascii="Times New Roman" w:hAnsi="Times New Roman" w:cs="Times New Roman"/>
        </w:rPr>
        <w:t xml:space="preserve">cannot compete with other students who are not addicted. Firstly, they cannot develop a work ethic to complete the tasks assigned on time because of wastage of </w:t>
      </w:r>
      <w:r w:rsidR="006E0709">
        <w:rPr>
          <w:rFonts w:ascii="Times New Roman" w:hAnsi="Times New Roman" w:cs="Times New Roman"/>
        </w:rPr>
        <w:t xml:space="preserve">an </w:t>
      </w:r>
      <w:r w:rsidR="00992A6A">
        <w:rPr>
          <w:rFonts w:ascii="Times New Roman" w:hAnsi="Times New Roman" w:cs="Times New Roman"/>
        </w:rPr>
        <w:t xml:space="preserve">ample amount of time on </w:t>
      </w:r>
      <w:r w:rsidR="006E0709">
        <w:rPr>
          <w:rFonts w:ascii="Times New Roman" w:hAnsi="Times New Roman" w:cs="Times New Roman"/>
        </w:rPr>
        <w:t xml:space="preserve">the </w:t>
      </w:r>
      <w:r w:rsidR="00992A6A">
        <w:rPr>
          <w:rFonts w:ascii="Times New Roman" w:hAnsi="Times New Roman" w:cs="Times New Roman"/>
        </w:rPr>
        <w:t>cell phone. Secondly, attention is diverted a great deal making it very difficult to co</w:t>
      </w:r>
      <w:r w:rsidR="00480C30">
        <w:rPr>
          <w:rFonts w:ascii="Times New Roman" w:hAnsi="Times New Roman" w:cs="Times New Roman"/>
        </w:rPr>
        <w:t xml:space="preserve">ncentrate on studies. According to a study which was published </w:t>
      </w:r>
      <w:r w:rsidR="006E0709">
        <w:rPr>
          <w:rFonts w:ascii="Times New Roman" w:hAnsi="Times New Roman" w:cs="Times New Roman"/>
        </w:rPr>
        <w:t>i</w:t>
      </w:r>
      <w:r w:rsidR="00480C30">
        <w:rPr>
          <w:rFonts w:ascii="Times New Roman" w:hAnsi="Times New Roman" w:cs="Times New Roman"/>
        </w:rPr>
        <w:t>n a journal of educational psych</w:t>
      </w:r>
      <w:r w:rsidR="00E7260E">
        <w:rPr>
          <w:rFonts w:ascii="Times New Roman" w:hAnsi="Times New Roman" w:cs="Times New Roman"/>
        </w:rPr>
        <w:t xml:space="preserve">ology, it was found that students who do not use electronic gadgets including cell phones and </w:t>
      </w:r>
      <w:r w:rsidR="00986345">
        <w:rPr>
          <w:rFonts w:ascii="Times New Roman" w:hAnsi="Times New Roman" w:cs="Times New Roman"/>
        </w:rPr>
        <w:t xml:space="preserve">laptops score good grades as compared to those who use gadgets. </w:t>
      </w:r>
      <w:r w:rsidR="00152187">
        <w:rPr>
          <w:rFonts w:ascii="Times New Roman" w:hAnsi="Times New Roman" w:cs="Times New Roman"/>
        </w:rPr>
        <w:t xml:space="preserve">118 students were included in the research and </w:t>
      </w:r>
      <w:r w:rsidR="00152187">
        <w:rPr>
          <w:rFonts w:ascii="Times New Roman" w:hAnsi="Times New Roman" w:cs="Times New Roman"/>
        </w:rPr>
        <w:lastRenderedPageBreak/>
        <w:t>were included into 2 groups</w:t>
      </w:r>
      <w:r w:rsidR="00452A2A">
        <w:rPr>
          <w:rFonts w:ascii="Times New Roman" w:hAnsi="Times New Roman" w:cs="Times New Roman"/>
        </w:rPr>
        <w:t xml:space="preserve"> where </w:t>
      </w:r>
      <w:r w:rsidR="003500CD">
        <w:rPr>
          <w:rFonts w:ascii="Times New Roman" w:hAnsi="Times New Roman" w:cs="Times New Roman"/>
        </w:rPr>
        <w:t>each group w</w:t>
      </w:r>
      <w:r w:rsidR="006E0709">
        <w:rPr>
          <w:rFonts w:ascii="Times New Roman" w:hAnsi="Times New Roman" w:cs="Times New Roman"/>
        </w:rPr>
        <w:t>as</w:t>
      </w:r>
      <w:r w:rsidR="003500CD">
        <w:rPr>
          <w:rFonts w:ascii="Times New Roman" w:hAnsi="Times New Roman" w:cs="Times New Roman"/>
        </w:rPr>
        <w:t xml:space="preserve"> taught </w:t>
      </w:r>
      <w:r w:rsidR="006E0709">
        <w:rPr>
          <w:rFonts w:ascii="Times New Roman" w:hAnsi="Times New Roman" w:cs="Times New Roman"/>
        </w:rPr>
        <w:t xml:space="preserve">the </w:t>
      </w:r>
      <w:r w:rsidR="003500CD">
        <w:rPr>
          <w:rFonts w:ascii="Times New Roman" w:hAnsi="Times New Roman" w:cs="Times New Roman"/>
        </w:rPr>
        <w:t>same material and syllabus</w:t>
      </w:r>
      <w:r w:rsidR="00D52470">
        <w:rPr>
          <w:rFonts w:ascii="Times New Roman" w:hAnsi="Times New Roman" w:cs="Times New Roman"/>
        </w:rPr>
        <w:fldChar w:fldCharType="begin"/>
      </w:r>
      <w:r w:rsidR="00D52470">
        <w:rPr>
          <w:rFonts w:ascii="Times New Roman" w:hAnsi="Times New Roman" w:cs="Times New Roman"/>
        </w:rPr>
        <w:instrText xml:space="preserve"> ADDIN ZOTERO_ITEM CSL_CITATION {"citationID":"Q4yKAm2l","properties":{"formattedCitation":"({\\i{}Study: Cellphones, Laptops in the Classroom Lead to Lower Test Scores | Education News | US News})","plainCitation":"(Study: Cellphones, Laptops in the Classroom Lead to Lower Test Scores | Education News | US News)","noteIndex":0},"citationItems":[{"id":410,"uris":["http://zotero.org/users/local/5OlhLovK/items/WE3AU3FG"],"uri":["http://zotero.org/users/local/5OlhLovK/items/WE3AU3FG"],"itemData":{"id":410,"type":"webpage","title":"Study: Cellphones, Laptops in the Classroom Lead to Lower Test Scores | Education News | US News","URL":"https://www.usnews.com/news/education-news/articles/2018-07-27/study-cellphones-laptops-in-the-classroom-lead-to-lower-test-scores","accessed":{"date-parts":[["2020",1,30]]}}}],"schema":"https://github.com/citation-style-language/schema/raw/master/csl-citation.json"} </w:instrText>
      </w:r>
      <w:r w:rsidR="00D52470">
        <w:rPr>
          <w:rFonts w:ascii="Times New Roman" w:hAnsi="Times New Roman" w:cs="Times New Roman"/>
        </w:rPr>
        <w:fldChar w:fldCharType="separate"/>
      </w:r>
      <w:r w:rsidR="00D52470" w:rsidRPr="00D52470">
        <w:rPr>
          <w:rFonts w:ascii="Times New Roman" w:hAnsi="Times New Roman" w:cs="Times New Roman"/>
        </w:rPr>
        <w:t>(</w:t>
      </w:r>
      <w:r w:rsidR="00D52470">
        <w:rPr>
          <w:rFonts w:ascii="Times New Roman" w:hAnsi="Times New Roman" w:cs="Times New Roman"/>
          <w:i/>
          <w:iCs/>
        </w:rPr>
        <w:t>Study: Cellphones</w:t>
      </w:r>
      <w:r w:rsidR="00D52470" w:rsidRPr="00D52470">
        <w:rPr>
          <w:rFonts w:ascii="Times New Roman" w:hAnsi="Times New Roman" w:cs="Times New Roman"/>
          <w:i/>
          <w:iCs/>
        </w:rPr>
        <w:t xml:space="preserve"> | Education News | US News</w:t>
      </w:r>
      <w:r w:rsidR="00D52470" w:rsidRPr="00D52470">
        <w:rPr>
          <w:rFonts w:ascii="Times New Roman" w:hAnsi="Times New Roman" w:cs="Times New Roman"/>
        </w:rPr>
        <w:t>)</w:t>
      </w:r>
      <w:r w:rsidR="00D52470">
        <w:rPr>
          <w:rFonts w:ascii="Times New Roman" w:hAnsi="Times New Roman" w:cs="Times New Roman"/>
        </w:rPr>
        <w:fldChar w:fldCharType="end"/>
      </w:r>
      <w:r w:rsidR="003500CD">
        <w:rPr>
          <w:rFonts w:ascii="Times New Roman" w:hAnsi="Times New Roman" w:cs="Times New Roman"/>
        </w:rPr>
        <w:t xml:space="preserve">. </w:t>
      </w:r>
    </w:p>
    <w:p w:rsidR="00D52470" w:rsidRDefault="00D52470" w:rsidP="0004316E">
      <w:pPr>
        <w:pStyle w:val="Heading1"/>
      </w:pPr>
      <w:r>
        <w:t xml:space="preserve">Conclusion </w:t>
      </w:r>
    </w:p>
    <w:p w:rsidR="003F6D16" w:rsidRDefault="0053348E" w:rsidP="0004316E">
      <w:pPr>
        <w:rPr>
          <w:rFonts w:ascii="Times New Roman" w:hAnsi="Times New Roman" w:cs="Times New Roman"/>
        </w:rPr>
      </w:pPr>
      <w:r>
        <w:rPr>
          <w:rFonts w:ascii="Times New Roman" w:hAnsi="Times New Roman" w:cs="Times New Roman"/>
        </w:rPr>
        <w:t>Cell phones are very important as the</w:t>
      </w:r>
      <w:r w:rsidR="0026370D">
        <w:rPr>
          <w:rFonts w:ascii="Times New Roman" w:hAnsi="Times New Roman" w:cs="Times New Roman"/>
        </w:rPr>
        <w:t xml:space="preserve">y have become an important part of life. Excessive use of </w:t>
      </w:r>
      <w:r w:rsidR="004758AA">
        <w:rPr>
          <w:rFonts w:ascii="Times New Roman" w:hAnsi="Times New Roman" w:cs="Times New Roman"/>
        </w:rPr>
        <w:t>cell phone</w:t>
      </w:r>
      <w:r w:rsidR="006E0709">
        <w:rPr>
          <w:rFonts w:ascii="Times New Roman" w:hAnsi="Times New Roman" w:cs="Times New Roman"/>
        </w:rPr>
        <w:t>s</w:t>
      </w:r>
      <w:r w:rsidR="004758AA">
        <w:rPr>
          <w:rFonts w:ascii="Times New Roman" w:hAnsi="Times New Roman" w:cs="Times New Roman"/>
        </w:rPr>
        <w:t xml:space="preserve"> leads to addiction and it has been indicated by many studies that </w:t>
      </w:r>
      <w:r w:rsidR="006D6758">
        <w:rPr>
          <w:rFonts w:ascii="Times New Roman" w:hAnsi="Times New Roman" w:cs="Times New Roman"/>
        </w:rPr>
        <w:t>it is linked with anxiety, loneliness</w:t>
      </w:r>
      <w:r w:rsidR="00326113">
        <w:rPr>
          <w:rFonts w:ascii="Times New Roman" w:hAnsi="Times New Roman" w:cs="Times New Roman"/>
        </w:rPr>
        <w:t>,</w:t>
      </w:r>
      <w:r w:rsidR="006D6758">
        <w:rPr>
          <w:rFonts w:ascii="Times New Roman" w:hAnsi="Times New Roman" w:cs="Times New Roman"/>
        </w:rPr>
        <w:t xml:space="preserve"> and disorders related to </w:t>
      </w:r>
      <w:r w:rsidR="006E0709">
        <w:rPr>
          <w:rFonts w:ascii="Times New Roman" w:hAnsi="Times New Roman" w:cs="Times New Roman"/>
        </w:rPr>
        <w:t xml:space="preserve">the </w:t>
      </w:r>
      <w:r w:rsidR="006D6758">
        <w:rPr>
          <w:rFonts w:ascii="Times New Roman" w:hAnsi="Times New Roman" w:cs="Times New Roman"/>
        </w:rPr>
        <w:t xml:space="preserve">cognitive abilities of a human being. These tendencies are prevalent especially in </w:t>
      </w:r>
      <w:r w:rsidR="00F871B2">
        <w:rPr>
          <w:rFonts w:ascii="Times New Roman" w:hAnsi="Times New Roman" w:cs="Times New Roman"/>
        </w:rPr>
        <w:t xml:space="preserve">teenagers </w:t>
      </w:r>
      <w:r w:rsidR="003F6D16">
        <w:rPr>
          <w:rFonts w:ascii="Times New Roman" w:hAnsi="Times New Roman" w:cs="Times New Roman"/>
        </w:rPr>
        <w:t>and ha</w:t>
      </w:r>
      <w:r w:rsidR="006E0709">
        <w:rPr>
          <w:rFonts w:ascii="Times New Roman" w:hAnsi="Times New Roman" w:cs="Times New Roman"/>
        </w:rPr>
        <w:t>ve</w:t>
      </w:r>
      <w:r w:rsidR="003F6D16">
        <w:rPr>
          <w:rFonts w:ascii="Times New Roman" w:hAnsi="Times New Roman" w:cs="Times New Roman"/>
        </w:rPr>
        <w:t xml:space="preserve"> significant harmful impacts as discussed in </w:t>
      </w:r>
      <w:r w:rsidR="006E0709">
        <w:rPr>
          <w:rFonts w:ascii="Times New Roman" w:hAnsi="Times New Roman" w:cs="Times New Roman"/>
        </w:rPr>
        <w:t xml:space="preserve">the </w:t>
      </w:r>
      <w:r w:rsidR="003F6D16">
        <w:rPr>
          <w:rFonts w:ascii="Times New Roman" w:hAnsi="Times New Roman" w:cs="Times New Roman"/>
        </w:rPr>
        <w:t xml:space="preserve">above sections. </w:t>
      </w:r>
      <w:r w:rsidR="003F6D16" w:rsidRPr="003F6D16">
        <w:rPr>
          <w:rFonts w:ascii="Times New Roman" w:hAnsi="Times New Roman" w:cs="Times New Roman"/>
        </w:rPr>
        <w:t>The use of mobile phone</w:t>
      </w:r>
      <w:r w:rsidR="006E0709">
        <w:rPr>
          <w:rFonts w:ascii="Times New Roman" w:hAnsi="Times New Roman" w:cs="Times New Roman"/>
        </w:rPr>
        <w:t>s</w:t>
      </w:r>
      <w:r w:rsidR="003F6D16" w:rsidRPr="003F6D16">
        <w:rPr>
          <w:rFonts w:ascii="Times New Roman" w:hAnsi="Times New Roman" w:cs="Times New Roman"/>
        </w:rPr>
        <w:t xml:space="preserve"> has become somewhat of an epidemic in the teenage of the world in this day and age. The rise of psychological diseases like depression, stress and anxiety can be traced back to the rise of mobile phones. A number of social, psychological and psychiatric disorders have appeared due to the increase in screen time in our youth. These disorders include trends of being unhappy and anti-social in the real world. The art of problem</w:t>
      </w:r>
      <w:r w:rsidR="006E0709">
        <w:rPr>
          <w:rFonts w:ascii="Times New Roman" w:hAnsi="Times New Roman" w:cs="Times New Roman"/>
        </w:rPr>
        <w:t>-</w:t>
      </w:r>
      <w:r w:rsidR="003F6D16" w:rsidRPr="003F6D16">
        <w:rPr>
          <w:rFonts w:ascii="Times New Roman" w:hAnsi="Times New Roman" w:cs="Times New Roman"/>
        </w:rPr>
        <w:t>solving has become rare and is nowadays considered as a rare skill</w:t>
      </w:r>
      <w:r w:rsidR="006E0709">
        <w:rPr>
          <w:rFonts w:ascii="Times New Roman" w:hAnsi="Times New Roman" w:cs="Times New Roman"/>
        </w:rPr>
        <w:t>.</w:t>
      </w:r>
    </w:p>
    <w:p w:rsidR="00BD44C9" w:rsidRDefault="00BD44C9" w:rsidP="0004316E">
      <w:pPr>
        <w:ind w:firstLine="0"/>
        <w:rPr>
          <w:rFonts w:ascii="Times New Roman" w:hAnsi="Times New Roman" w:cs="Times New Roman"/>
        </w:rPr>
      </w:pPr>
    </w:p>
    <w:p w:rsidR="0028064B" w:rsidRDefault="0028064B" w:rsidP="00C473B7">
      <w:pPr>
        <w:ind w:firstLine="0"/>
        <w:rPr>
          <w:rFonts w:ascii="Times New Roman" w:hAnsi="Times New Roman" w:cs="Times New Roman"/>
        </w:rPr>
      </w:pPr>
    </w:p>
    <w:p w:rsidR="0028064B" w:rsidRDefault="0028064B" w:rsidP="00C473B7">
      <w:pPr>
        <w:ind w:firstLine="0"/>
        <w:rPr>
          <w:rFonts w:ascii="Times New Roman" w:hAnsi="Times New Roman" w:cs="Times New Roman"/>
        </w:rPr>
      </w:pPr>
    </w:p>
    <w:p w:rsidR="0028064B" w:rsidRDefault="0028064B" w:rsidP="00C473B7">
      <w:pPr>
        <w:ind w:firstLine="0"/>
        <w:rPr>
          <w:rFonts w:ascii="Times New Roman" w:hAnsi="Times New Roman" w:cs="Times New Roman"/>
        </w:rPr>
      </w:pPr>
    </w:p>
    <w:p w:rsidR="00BF4A6F" w:rsidRDefault="00AA0C4F" w:rsidP="00C473B7">
      <w:pPr>
        <w:ind w:firstLine="0"/>
        <w:rPr>
          <w:rFonts w:ascii="Times New Roman" w:hAnsi="Times New Roman" w:cs="Times New Roman"/>
        </w:rPr>
      </w:pPr>
      <w:r>
        <w:rPr>
          <w:rFonts w:ascii="Times New Roman" w:hAnsi="Times New Roman" w:cs="Times New Roman"/>
        </w:rPr>
        <w:t xml:space="preserve">                                                                                                                                                                                                                                                                                       </w:t>
      </w:r>
    </w:p>
    <w:p w:rsidR="001875D8" w:rsidRDefault="001875D8" w:rsidP="00C473B7">
      <w:pPr>
        <w:ind w:firstLine="0"/>
        <w:rPr>
          <w:rFonts w:ascii="Times New Roman" w:hAnsi="Times New Roman" w:cs="Times New Roman"/>
        </w:rPr>
      </w:pPr>
      <w:r>
        <w:rPr>
          <w:rFonts w:ascii="Times New Roman" w:hAnsi="Times New Roman" w:cs="Times New Roman"/>
        </w:rPr>
        <w:tab/>
      </w:r>
    </w:p>
    <w:p w:rsidR="001D22D4" w:rsidRDefault="001D22D4" w:rsidP="00C473B7">
      <w:pPr>
        <w:ind w:firstLine="0"/>
        <w:rPr>
          <w:rFonts w:ascii="Times New Roman" w:hAnsi="Times New Roman" w:cs="Times New Roman"/>
        </w:rPr>
      </w:pPr>
    </w:p>
    <w:p w:rsidR="001D22D4" w:rsidRDefault="001D22D4" w:rsidP="00C473B7">
      <w:pPr>
        <w:ind w:firstLine="0"/>
        <w:rPr>
          <w:rFonts w:ascii="Times New Roman" w:hAnsi="Times New Roman" w:cs="Times New Roman"/>
        </w:rPr>
      </w:pPr>
    </w:p>
    <w:p w:rsidR="001D22D4" w:rsidRDefault="001D22D4" w:rsidP="00C473B7">
      <w:pPr>
        <w:ind w:firstLine="0"/>
        <w:rPr>
          <w:rFonts w:ascii="Times New Roman" w:hAnsi="Times New Roman" w:cs="Times New Roman"/>
        </w:rPr>
      </w:pPr>
    </w:p>
    <w:p w:rsidR="001D22D4" w:rsidRDefault="006E0709" w:rsidP="00C473B7">
      <w:pPr>
        <w:ind w:firstLine="0"/>
        <w:rPr>
          <w:rFonts w:ascii="Times New Roman" w:hAnsi="Times New Roman" w:cs="Times New Roman"/>
        </w:rPr>
      </w:pPr>
      <w:r>
        <w:rPr>
          <w:rFonts w:ascii="Times New Roman" w:hAnsi="Times New Roman" w:cs="Times New Roman"/>
        </w:rPr>
        <w:t>Works Cited:</w:t>
      </w:r>
    </w:p>
    <w:p w:rsidR="00260EF2" w:rsidRDefault="00EA5FF6" w:rsidP="00C473B7">
      <w:pPr>
        <w:ind w:firstLine="0"/>
        <w:rPr>
          <w:rFonts w:ascii="Times New Roman" w:hAnsi="Times New Roman" w:cs="Times New Roman"/>
        </w:rPr>
      </w:pPr>
      <w:r>
        <w:rPr>
          <w:rFonts w:ascii="Times New Roman" w:hAnsi="Times New Roman" w:cs="Times New Roman"/>
        </w:rPr>
        <w:lastRenderedPageBreak/>
        <w:t xml:space="preserve"> </w:t>
      </w:r>
    </w:p>
    <w:p w:rsidR="006E0709" w:rsidRPr="006E0709" w:rsidRDefault="00EA5FF6" w:rsidP="006E0709">
      <w:pPr>
        <w:pStyle w:val="Bibliography"/>
        <w:rPr>
          <w:rFonts w:cstheme="minorHAnsi"/>
        </w:rPr>
      </w:pPr>
      <w:r w:rsidRPr="006E0709">
        <w:rPr>
          <w:rFonts w:cstheme="minorHAnsi"/>
        </w:rPr>
        <w:fldChar w:fldCharType="begin"/>
      </w:r>
      <w:r w:rsidR="006E0709" w:rsidRPr="006E0709">
        <w:rPr>
          <w:rFonts w:cstheme="minorHAnsi"/>
        </w:rPr>
        <w:instrText xml:space="preserve"> ADDIN ZOTERO_BIBL {"uncited":[],"omitted":[],"custom":[]} CSL_BIBLIOGRAPHY </w:instrText>
      </w:r>
      <w:r w:rsidRPr="006E0709">
        <w:rPr>
          <w:rFonts w:cstheme="minorHAnsi"/>
        </w:rPr>
        <w:fldChar w:fldCharType="separate"/>
      </w:r>
      <w:r w:rsidR="006E0709" w:rsidRPr="006E0709">
        <w:rPr>
          <w:rFonts w:cstheme="minorHAnsi"/>
        </w:rPr>
        <w:fldChar w:fldCharType="begin"/>
      </w:r>
      <w:r w:rsidR="006E0709" w:rsidRPr="006E0709">
        <w:rPr>
          <w:rFonts w:cstheme="minorHAnsi"/>
        </w:rPr>
        <w:instrText xml:space="preserve"> ADDIN ZOTERO_BIBL {"uncited":[],"omitted":[],"custom":[]} CSL_BIBLIOGRAPHY </w:instrText>
      </w:r>
      <w:r w:rsidR="006E0709" w:rsidRPr="006E0709">
        <w:rPr>
          <w:rFonts w:cstheme="minorHAnsi"/>
        </w:rPr>
        <w:fldChar w:fldCharType="separate"/>
      </w:r>
      <w:r w:rsidR="006E0709" w:rsidRPr="006E0709">
        <w:rPr>
          <w:rFonts w:cstheme="minorHAnsi"/>
        </w:rPr>
        <w:t xml:space="preserve">Kim, Seung-Gon, et al. “The Relationship between Smartphone Addiction and Symptoms of Depression, Anxiety, and Attention-Deficit/Hyperactivity in South Korean Adolescents.” </w:t>
      </w:r>
      <w:r w:rsidR="006E0709" w:rsidRPr="006E0709">
        <w:rPr>
          <w:rFonts w:cstheme="minorHAnsi"/>
          <w:i/>
          <w:iCs/>
        </w:rPr>
        <w:t>Annals of General Psychiatry</w:t>
      </w:r>
      <w:r w:rsidR="006E0709" w:rsidRPr="006E0709">
        <w:rPr>
          <w:rFonts w:cstheme="minorHAnsi"/>
        </w:rPr>
        <w:t xml:space="preserve">, vol. 18, no. 1, Mar. 2019, p. 1. </w:t>
      </w:r>
      <w:r w:rsidR="006E0709" w:rsidRPr="006E0709">
        <w:rPr>
          <w:rFonts w:cstheme="minorHAnsi"/>
          <w:i/>
          <w:iCs/>
        </w:rPr>
        <w:t>BioMed Central</w:t>
      </w:r>
      <w:r w:rsidR="006E0709" w:rsidRPr="006E0709">
        <w:rPr>
          <w:rFonts w:cstheme="minorHAnsi"/>
        </w:rPr>
        <w:t>, doi:10.1186/s12991-019-0224-8.</w:t>
      </w:r>
    </w:p>
    <w:p w:rsidR="006E0709" w:rsidRPr="006E0709" w:rsidRDefault="006E0709" w:rsidP="006E0709">
      <w:pPr>
        <w:pStyle w:val="Bibliography"/>
        <w:ind w:left="0" w:firstLine="0"/>
        <w:rPr>
          <w:rFonts w:cstheme="minorHAnsi"/>
        </w:rPr>
      </w:pPr>
      <w:r w:rsidRPr="006E0709">
        <w:rPr>
          <w:rFonts w:cstheme="minorHAnsi"/>
        </w:rPr>
        <w:fldChar w:fldCharType="end"/>
      </w:r>
    </w:p>
    <w:p w:rsidR="00EA5FF6" w:rsidRDefault="00EA5FF6" w:rsidP="00241962">
      <w:pPr>
        <w:ind w:left="720" w:hanging="720"/>
        <w:rPr>
          <w:rFonts w:cstheme="minorHAnsi"/>
          <w:color w:val="222222"/>
          <w:shd w:val="clear" w:color="auto" w:fill="FFFFFF"/>
        </w:rPr>
      </w:pPr>
      <w:r w:rsidRPr="006E0709">
        <w:rPr>
          <w:rFonts w:cstheme="minorHAnsi"/>
        </w:rPr>
        <w:fldChar w:fldCharType="end"/>
      </w:r>
      <w:r w:rsidR="00241962" w:rsidRPr="00241962">
        <w:rPr>
          <w:rFonts w:cstheme="minorHAnsi"/>
          <w:color w:val="222222"/>
          <w:shd w:val="clear" w:color="auto" w:fill="FFFFFF"/>
        </w:rPr>
        <w:t xml:space="preserve">Bhardwaj, </w:t>
      </w:r>
      <w:proofErr w:type="spellStart"/>
      <w:r w:rsidR="00241962" w:rsidRPr="00241962">
        <w:rPr>
          <w:rFonts w:cstheme="minorHAnsi"/>
          <w:color w:val="222222"/>
          <w:shd w:val="clear" w:color="auto" w:fill="FFFFFF"/>
        </w:rPr>
        <w:t>Mrunal</w:t>
      </w:r>
      <w:proofErr w:type="spellEnd"/>
      <w:r w:rsidR="00241962" w:rsidRPr="00241962">
        <w:rPr>
          <w:rFonts w:cstheme="minorHAnsi"/>
          <w:color w:val="222222"/>
          <w:shd w:val="clear" w:color="auto" w:fill="FFFFFF"/>
        </w:rPr>
        <w:t xml:space="preserve">, and Miss </w:t>
      </w:r>
      <w:proofErr w:type="spellStart"/>
      <w:r w:rsidR="00241962" w:rsidRPr="00241962">
        <w:rPr>
          <w:rFonts w:cstheme="minorHAnsi"/>
          <w:color w:val="222222"/>
          <w:shd w:val="clear" w:color="auto" w:fill="FFFFFF"/>
        </w:rPr>
        <w:t>Sode</w:t>
      </w:r>
      <w:proofErr w:type="spellEnd"/>
      <w:r w:rsidR="00241962" w:rsidRPr="00241962">
        <w:rPr>
          <w:rFonts w:cstheme="minorHAnsi"/>
          <w:color w:val="222222"/>
          <w:shd w:val="clear" w:color="auto" w:fill="FFFFFF"/>
        </w:rPr>
        <w:t xml:space="preserve"> </w:t>
      </w:r>
      <w:proofErr w:type="spellStart"/>
      <w:r w:rsidR="00241962" w:rsidRPr="00241962">
        <w:rPr>
          <w:rFonts w:cstheme="minorHAnsi"/>
          <w:color w:val="222222"/>
          <w:shd w:val="clear" w:color="auto" w:fill="FFFFFF"/>
        </w:rPr>
        <w:t>Jaimala</w:t>
      </w:r>
      <w:proofErr w:type="spellEnd"/>
      <w:r w:rsidR="00241962" w:rsidRPr="00241962">
        <w:rPr>
          <w:rFonts w:cstheme="minorHAnsi"/>
          <w:color w:val="222222"/>
          <w:shd w:val="clear" w:color="auto" w:fill="FFFFFF"/>
        </w:rPr>
        <w:t xml:space="preserve"> Ashok. "Mobile phone addiction and loneliness among teenagers." </w:t>
      </w:r>
      <w:r w:rsidR="00241962" w:rsidRPr="00241962">
        <w:rPr>
          <w:rFonts w:cstheme="minorHAnsi"/>
          <w:i/>
          <w:iCs/>
          <w:color w:val="222222"/>
          <w:shd w:val="clear" w:color="auto" w:fill="FFFFFF"/>
        </w:rPr>
        <w:t>Int J Indian Psychol</w:t>
      </w:r>
      <w:r w:rsidR="00241962" w:rsidRPr="00241962">
        <w:rPr>
          <w:rFonts w:cstheme="minorHAnsi"/>
          <w:color w:val="222222"/>
          <w:shd w:val="clear" w:color="auto" w:fill="FFFFFF"/>
        </w:rPr>
        <w:t> 2.3 (2015): 27-34.</w:t>
      </w:r>
    </w:p>
    <w:p w:rsidR="003F6D16" w:rsidRDefault="003F6D16" w:rsidP="00241962">
      <w:pPr>
        <w:ind w:left="720" w:hanging="720"/>
      </w:pPr>
      <w:r>
        <w:rPr>
          <w:rStyle w:val="Emphasis"/>
        </w:rPr>
        <w:t>Study: Cellphones, Laptops in the Classroom Lead to Lower Test Scores | Education News | US News</w:t>
      </w:r>
      <w:r>
        <w:t xml:space="preserve">. </w:t>
      </w:r>
      <w:hyperlink r:id="rId9" w:history="1">
        <w:r w:rsidR="006E0709" w:rsidRPr="00D46059">
          <w:rPr>
            <w:rStyle w:val="Hyperlink"/>
          </w:rPr>
          <w:t>https://www.usnews.com/news/education-news/articles/2018-07-27/study-cellphones-laptops-in-the-classroom-lead-to-lower-test-scores. Accessed 30 Jan. 2020</w:t>
        </w:r>
      </w:hyperlink>
      <w:r>
        <w:t>.</w:t>
      </w:r>
    </w:p>
    <w:p w:rsidR="006E0709" w:rsidRDefault="006E0709" w:rsidP="006E0709">
      <w:pPr>
        <w:rPr>
          <w:shd w:val="clear" w:color="auto" w:fill="FFFFFF"/>
        </w:rPr>
      </w:pPr>
    </w:p>
    <w:p w:rsidR="00F871B2" w:rsidRPr="00241962" w:rsidRDefault="00F871B2" w:rsidP="00241962">
      <w:pPr>
        <w:ind w:left="720" w:hanging="720"/>
        <w:rPr>
          <w:rFonts w:cstheme="minorHAnsi"/>
        </w:rPr>
      </w:pPr>
    </w:p>
    <w:p w:rsidR="00EA5FF6" w:rsidRPr="00241962" w:rsidRDefault="00EA5FF6" w:rsidP="00241962">
      <w:pPr>
        <w:ind w:left="720" w:hanging="720"/>
        <w:rPr>
          <w:rFonts w:cstheme="minorHAnsi"/>
        </w:rPr>
      </w:pPr>
    </w:p>
    <w:p w:rsidR="00EA5FF6" w:rsidRDefault="00EA5FF6" w:rsidP="00C473B7">
      <w:pPr>
        <w:ind w:firstLine="0"/>
      </w:pPr>
    </w:p>
    <w:p w:rsidR="00EA5FF6" w:rsidRDefault="00EA5FF6" w:rsidP="00C473B7">
      <w:pPr>
        <w:ind w:firstLine="0"/>
      </w:pPr>
    </w:p>
    <w:p w:rsidR="00EA5FF6" w:rsidRDefault="00EA5FF6" w:rsidP="00C473B7">
      <w:pPr>
        <w:ind w:firstLine="0"/>
      </w:pPr>
    </w:p>
    <w:p w:rsidR="007D411A" w:rsidRDefault="007D411A" w:rsidP="00C473B7">
      <w:pPr>
        <w:ind w:firstLine="0"/>
      </w:pPr>
    </w:p>
    <w:p w:rsidR="00033F4A" w:rsidRDefault="00B662D2" w:rsidP="00C473B7">
      <w:pPr>
        <w:ind w:firstLine="0"/>
      </w:pPr>
      <w:r>
        <w:tab/>
      </w:r>
    </w:p>
    <w:p w:rsidR="001F4ED0" w:rsidRDefault="001F4ED0" w:rsidP="00C473B7">
      <w:pPr>
        <w:ind w:firstLine="0"/>
      </w:pPr>
    </w:p>
    <w:p w:rsidR="00A71BFD" w:rsidRPr="00BA1BAA" w:rsidRDefault="00A71BFD" w:rsidP="00C473B7">
      <w:pPr>
        <w:ind w:firstLine="0"/>
      </w:pPr>
    </w:p>
    <w:sectPr w:rsidR="00A71BFD" w:rsidRPr="00BA1BAA">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5CB4" w:rsidRDefault="00A45CB4">
      <w:pPr>
        <w:spacing w:line="240" w:lineRule="auto"/>
      </w:pPr>
      <w:r>
        <w:separator/>
      </w:r>
    </w:p>
  </w:endnote>
  <w:endnote w:type="continuationSeparator" w:id="0">
    <w:p w:rsidR="00A45CB4" w:rsidRDefault="00A45C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5CB4" w:rsidRDefault="00A45CB4">
      <w:pPr>
        <w:spacing w:line="240" w:lineRule="auto"/>
      </w:pPr>
      <w:r>
        <w:separator/>
      </w:r>
    </w:p>
  </w:footnote>
  <w:footnote w:type="continuationSeparator" w:id="0">
    <w:p w:rsidR="00A45CB4" w:rsidRDefault="00A45C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A45CB4">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26113">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A45CB4">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26113">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3MbE0tjQzsTQzNjRS0lEKTi0uzszPAykwqgUAmpN7WiwAAAA="/>
  </w:docVars>
  <w:rsids>
    <w:rsidRoot w:val="00F83220"/>
    <w:rsid w:val="0000005C"/>
    <w:rsid w:val="00004710"/>
    <w:rsid w:val="00011757"/>
    <w:rsid w:val="0002441B"/>
    <w:rsid w:val="00033F4A"/>
    <w:rsid w:val="00040CBB"/>
    <w:rsid w:val="0004316E"/>
    <w:rsid w:val="0004341B"/>
    <w:rsid w:val="00055062"/>
    <w:rsid w:val="000557E1"/>
    <w:rsid w:val="000569CA"/>
    <w:rsid w:val="00062B06"/>
    <w:rsid w:val="0007643A"/>
    <w:rsid w:val="0009527F"/>
    <w:rsid w:val="000B78C8"/>
    <w:rsid w:val="000E6C73"/>
    <w:rsid w:val="00100B2E"/>
    <w:rsid w:val="00104907"/>
    <w:rsid w:val="00140B4A"/>
    <w:rsid w:val="00143742"/>
    <w:rsid w:val="001463B2"/>
    <w:rsid w:val="00152187"/>
    <w:rsid w:val="001875D8"/>
    <w:rsid w:val="00191206"/>
    <w:rsid w:val="001A569F"/>
    <w:rsid w:val="001C63D1"/>
    <w:rsid w:val="001C7137"/>
    <w:rsid w:val="001D22D4"/>
    <w:rsid w:val="001D51D8"/>
    <w:rsid w:val="001E7FF9"/>
    <w:rsid w:val="001F044F"/>
    <w:rsid w:val="001F4ED0"/>
    <w:rsid w:val="001F62C0"/>
    <w:rsid w:val="0023573C"/>
    <w:rsid w:val="00241962"/>
    <w:rsid w:val="00245E02"/>
    <w:rsid w:val="00260EF2"/>
    <w:rsid w:val="0026370D"/>
    <w:rsid w:val="00276108"/>
    <w:rsid w:val="0028064B"/>
    <w:rsid w:val="002935C8"/>
    <w:rsid w:val="002C62E2"/>
    <w:rsid w:val="002E616A"/>
    <w:rsid w:val="00312EF9"/>
    <w:rsid w:val="00321D6A"/>
    <w:rsid w:val="00326113"/>
    <w:rsid w:val="003340B3"/>
    <w:rsid w:val="003500CD"/>
    <w:rsid w:val="00353B66"/>
    <w:rsid w:val="00357775"/>
    <w:rsid w:val="00364805"/>
    <w:rsid w:val="003C685D"/>
    <w:rsid w:val="003F418E"/>
    <w:rsid w:val="003F5D0A"/>
    <w:rsid w:val="003F6D16"/>
    <w:rsid w:val="003F79D6"/>
    <w:rsid w:val="00421941"/>
    <w:rsid w:val="00445603"/>
    <w:rsid w:val="00452A2A"/>
    <w:rsid w:val="00456604"/>
    <w:rsid w:val="0047562C"/>
    <w:rsid w:val="004758AA"/>
    <w:rsid w:val="00480C30"/>
    <w:rsid w:val="00493521"/>
    <w:rsid w:val="004A1792"/>
    <w:rsid w:val="004A2675"/>
    <w:rsid w:val="004C2A36"/>
    <w:rsid w:val="004E286C"/>
    <w:rsid w:val="004E7CA5"/>
    <w:rsid w:val="004F7139"/>
    <w:rsid w:val="005017C4"/>
    <w:rsid w:val="005050EC"/>
    <w:rsid w:val="00505984"/>
    <w:rsid w:val="00515A6C"/>
    <w:rsid w:val="005211AD"/>
    <w:rsid w:val="005233D3"/>
    <w:rsid w:val="00525195"/>
    <w:rsid w:val="00531F06"/>
    <w:rsid w:val="0053348E"/>
    <w:rsid w:val="005525EB"/>
    <w:rsid w:val="0055728E"/>
    <w:rsid w:val="0057093C"/>
    <w:rsid w:val="0059135B"/>
    <w:rsid w:val="0059308B"/>
    <w:rsid w:val="00594AFA"/>
    <w:rsid w:val="005A2817"/>
    <w:rsid w:val="005A5660"/>
    <w:rsid w:val="005B45E3"/>
    <w:rsid w:val="005B46AA"/>
    <w:rsid w:val="005F084A"/>
    <w:rsid w:val="006042F0"/>
    <w:rsid w:val="0061291E"/>
    <w:rsid w:val="00617DB6"/>
    <w:rsid w:val="006210FF"/>
    <w:rsid w:val="00633D12"/>
    <w:rsid w:val="00691EC1"/>
    <w:rsid w:val="006C10F8"/>
    <w:rsid w:val="006D6758"/>
    <w:rsid w:val="006E0709"/>
    <w:rsid w:val="00732843"/>
    <w:rsid w:val="007438A1"/>
    <w:rsid w:val="00754F60"/>
    <w:rsid w:val="00763AAC"/>
    <w:rsid w:val="00771142"/>
    <w:rsid w:val="00793FDD"/>
    <w:rsid w:val="007A2F0C"/>
    <w:rsid w:val="007C3751"/>
    <w:rsid w:val="007C53FB"/>
    <w:rsid w:val="007D411A"/>
    <w:rsid w:val="007F6649"/>
    <w:rsid w:val="00803657"/>
    <w:rsid w:val="008134D8"/>
    <w:rsid w:val="00821D09"/>
    <w:rsid w:val="0082697A"/>
    <w:rsid w:val="00833EF5"/>
    <w:rsid w:val="0083731E"/>
    <w:rsid w:val="0086398B"/>
    <w:rsid w:val="0089073D"/>
    <w:rsid w:val="00894F5C"/>
    <w:rsid w:val="008B4454"/>
    <w:rsid w:val="008B6D04"/>
    <w:rsid w:val="008B7D18"/>
    <w:rsid w:val="008D0F6F"/>
    <w:rsid w:val="008F1F97"/>
    <w:rsid w:val="008F4052"/>
    <w:rsid w:val="00907FD6"/>
    <w:rsid w:val="00932C45"/>
    <w:rsid w:val="00940ED3"/>
    <w:rsid w:val="009517F4"/>
    <w:rsid w:val="00961F9D"/>
    <w:rsid w:val="009623A5"/>
    <w:rsid w:val="0096744F"/>
    <w:rsid w:val="009702C1"/>
    <w:rsid w:val="00970C8B"/>
    <w:rsid w:val="00985A65"/>
    <w:rsid w:val="00986345"/>
    <w:rsid w:val="00992A6A"/>
    <w:rsid w:val="009B43A1"/>
    <w:rsid w:val="009C4DAC"/>
    <w:rsid w:val="009C6304"/>
    <w:rsid w:val="009D4EB3"/>
    <w:rsid w:val="009F4838"/>
    <w:rsid w:val="00A2290E"/>
    <w:rsid w:val="00A31A50"/>
    <w:rsid w:val="00A41B83"/>
    <w:rsid w:val="00A42F2F"/>
    <w:rsid w:val="00A45CB4"/>
    <w:rsid w:val="00A46212"/>
    <w:rsid w:val="00A502E6"/>
    <w:rsid w:val="00A5046E"/>
    <w:rsid w:val="00A67C63"/>
    <w:rsid w:val="00A71BFD"/>
    <w:rsid w:val="00A74D77"/>
    <w:rsid w:val="00A80231"/>
    <w:rsid w:val="00A84DE9"/>
    <w:rsid w:val="00AA0C4F"/>
    <w:rsid w:val="00AC0A83"/>
    <w:rsid w:val="00AD0320"/>
    <w:rsid w:val="00AF4133"/>
    <w:rsid w:val="00AF6E78"/>
    <w:rsid w:val="00B13D1B"/>
    <w:rsid w:val="00B2014B"/>
    <w:rsid w:val="00B410CD"/>
    <w:rsid w:val="00B65109"/>
    <w:rsid w:val="00B662D2"/>
    <w:rsid w:val="00B818DF"/>
    <w:rsid w:val="00BA1BAA"/>
    <w:rsid w:val="00BB1B43"/>
    <w:rsid w:val="00BC1DF6"/>
    <w:rsid w:val="00BD0E6F"/>
    <w:rsid w:val="00BD44C9"/>
    <w:rsid w:val="00BF4A6F"/>
    <w:rsid w:val="00C03CFA"/>
    <w:rsid w:val="00C40B16"/>
    <w:rsid w:val="00C473B7"/>
    <w:rsid w:val="00C64FA9"/>
    <w:rsid w:val="00C74BA0"/>
    <w:rsid w:val="00CB6687"/>
    <w:rsid w:val="00CD3FEE"/>
    <w:rsid w:val="00CE64EA"/>
    <w:rsid w:val="00CF4CFE"/>
    <w:rsid w:val="00D05A7B"/>
    <w:rsid w:val="00D35F16"/>
    <w:rsid w:val="00D52117"/>
    <w:rsid w:val="00D52470"/>
    <w:rsid w:val="00D62204"/>
    <w:rsid w:val="00D80B7B"/>
    <w:rsid w:val="00DB0D39"/>
    <w:rsid w:val="00DC755A"/>
    <w:rsid w:val="00DD668D"/>
    <w:rsid w:val="00E01547"/>
    <w:rsid w:val="00E02CC6"/>
    <w:rsid w:val="00E14005"/>
    <w:rsid w:val="00E1416F"/>
    <w:rsid w:val="00E17DB1"/>
    <w:rsid w:val="00E230CE"/>
    <w:rsid w:val="00E24380"/>
    <w:rsid w:val="00E55E87"/>
    <w:rsid w:val="00E614DD"/>
    <w:rsid w:val="00E627B4"/>
    <w:rsid w:val="00E7260E"/>
    <w:rsid w:val="00E72645"/>
    <w:rsid w:val="00EA5388"/>
    <w:rsid w:val="00EA5FF6"/>
    <w:rsid w:val="00EC686A"/>
    <w:rsid w:val="00ED07C1"/>
    <w:rsid w:val="00ED18DD"/>
    <w:rsid w:val="00EF6C55"/>
    <w:rsid w:val="00F121FB"/>
    <w:rsid w:val="00F233E4"/>
    <w:rsid w:val="00F429E1"/>
    <w:rsid w:val="00F52914"/>
    <w:rsid w:val="00F83220"/>
    <w:rsid w:val="00F871B2"/>
    <w:rsid w:val="00F9444C"/>
    <w:rsid w:val="00FA05FB"/>
    <w:rsid w:val="00FA6700"/>
    <w:rsid w:val="00FB74F1"/>
    <w:rsid w:val="00FC16CB"/>
    <w:rsid w:val="00FD12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72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styleId="Hyperlink">
    <w:name w:val="Hyperlink"/>
    <w:basedOn w:val="DefaultParagraphFont"/>
    <w:uiPriority w:val="99"/>
    <w:unhideWhenUsed/>
    <w:rsid w:val="006E070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usnews.com/news/education-news/articles/2018-07-27/study-cellphones-laptops-in-the-classroom-lead-to-lower-test-scores.%20Accessed%2030%20Jan.%202020"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6C4E9E"/>
    <w:rsid w:val="009C60AB"/>
    <w:rsid w:val="00AC7815"/>
    <w:rsid w:val="00BD66E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17C7DEB-061E-4ED8-83AC-5FA83F76A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009</Words>
  <Characters>1145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0T15:18:00Z</dcterms:created>
  <dcterms:modified xsi:type="dcterms:W3CDTF">2020-01-30T15: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mGgztZ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